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iaojun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r w:rsidR="00963A02">
        <w:rPr>
          <w:rStyle w:val="Strong"/>
        </w:rPr>
        <w:t xml:space="preserve">Jiayue Meng,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4</w:t>
      </w:r>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5E8A1871" w:rsidR="00915012" w:rsidRDefault="00915012" w:rsidP="00587F4D">
      <w:pPr>
        <w:pStyle w:val="ListParagraph"/>
        <w:numPr>
          <w:ilvl w:val="0"/>
          <w:numId w:val="32"/>
        </w:numPr>
        <w:spacing w:after="0"/>
        <w:rPr>
          <w:rStyle w:val="Strong"/>
        </w:rPr>
      </w:pPr>
      <w:r w:rsidRPr="00A23AE5">
        <w:rPr>
          <w:rStyle w:val="Strong"/>
        </w:rPr>
        <w:t xml:space="preserve">Network-based integration of </w:t>
      </w:r>
      <w:proofErr w:type="spellStart"/>
      <w:r w:rsidRPr="00A23AE5">
        <w:rPr>
          <w:rStyle w:val="Strong"/>
        </w:rPr>
        <w:t>multiomics</w:t>
      </w:r>
      <w:proofErr w:type="spellEnd"/>
      <w:r w:rsidRPr="00A23AE5">
        <w:rPr>
          <w:rStyle w:val="Strong"/>
        </w:rPr>
        <w:t xml:space="preserve"> data suggests a mechanism for HIF-1α-mediated chemotaxis in B cells</w:t>
      </w:r>
      <w:r w:rsidR="008C7066" w:rsidRPr="00A23AE5">
        <w:rPr>
          <w:rStyle w:val="Strong"/>
        </w:rPr>
        <w:t>.</w:t>
      </w:r>
    </w:p>
    <w:p w14:paraId="318BA600" w14:textId="77777777" w:rsidR="005305CE" w:rsidRPr="00835C15" w:rsidRDefault="005305CE" w:rsidP="005305CE">
      <w:pPr>
        <w:spacing w:after="0"/>
        <w:rPr>
          <w:b/>
          <w:bCs/>
        </w:rPr>
      </w:pPr>
      <w:r w:rsidRPr="00835C15">
        <w:rPr>
          <w:b/>
          <w:bCs/>
        </w:rPr>
        <w:t>Manuscript outline:</w:t>
      </w:r>
    </w:p>
    <w:p w14:paraId="556C21C5" w14:textId="77777777" w:rsidR="005305CE" w:rsidRPr="00A76CAE" w:rsidRDefault="005305CE" w:rsidP="005305CE">
      <w:pPr>
        <w:numPr>
          <w:ilvl w:val="0"/>
          <w:numId w:val="33"/>
        </w:numPr>
        <w:spacing w:after="0"/>
      </w:pPr>
      <w:r w:rsidRPr="00A76CAE">
        <w:t xml:space="preserve">Multi-omics network modeling and pathway enrichment analysis with </w:t>
      </w:r>
      <w:proofErr w:type="spellStart"/>
      <w:r w:rsidRPr="00A76CAE">
        <w:t>mBONITA</w:t>
      </w:r>
      <w:proofErr w:type="spellEnd"/>
      <w:r w:rsidRPr="00A76CAE">
        <w:t xml:space="preserve"> </w:t>
      </w:r>
    </w:p>
    <w:p w14:paraId="30585F41" w14:textId="77777777" w:rsidR="005305CE" w:rsidRPr="00A76CAE" w:rsidRDefault="005305CE" w:rsidP="005305CE">
      <w:pPr>
        <w:numPr>
          <w:ilvl w:val="1"/>
          <w:numId w:val="33"/>
        </w:numPr>
        <w:spacing w:after="0"/>
      </w:pPr>
      <w:r w:rsidRPr="00A76CAE">
        <w:lastRenderedPageBreak/>
        <w:t>Outline methods for data integration, rule inference, node modulation scores, and pathway analysis (Figure 1)</w:t>
      </w:r>
    </w:p>
    <w:p w14:paraId="494B0E8A" w14:textId="77777777" w:rsidR="005305CE" w:rsidRPr="00A76CAE" w:rsidRDefault="005305CE" w:rsidP="005305CE">
      <w:pPr>
        <w:numPr>
          <w:ilvl w:val="0"/>
          <w:numId w:val="33"/>
        </w:numPr>
        <w:spacing w:after="0"/>
      </w:pPr>
      <w:proofErr w:type="spellStart"/>
      <w:r w:rsidRPr="00A76CAE">
        <w:t>mBONITA</w:t>
      </w:r>
      <w:proofErr w:type="spellEnd"/>
      <w:r w:rsidRPr="00A76CAE">
        <w:t xml:space="preserve"> identifies mechanisms of hypoxia-mediated chemotaxis in RAMOS B cells (pathway analysis with </w:t>
      </w:r>
      <w:proofErr w:type="spellStart"/>
      <w:r w:rsidRPr="00A76CAE">
        <w:t>mBONITA</w:t>
      </w:r>
      <w:proofErr w:type="spellEnd"/>
      <w:r w:rsidRPr="00A76CAE">
        <w:t>)</w:t>
      </w:r>
    </w:p>
    <w:p w14:paraId="5F799A60" w14:textId="77777777" w:rsidR="005305CE" w:rsidRPr="00A76CAE" w:rsidRDefault="005305CE" w:rsidP="005305CE">
      <w:pPr>
        <w:numPr>
          <w:ilvl w:val="1"/>
          <w:numId w:val="33"/>
        </w:numPr>
        <w:spacing w:after="0"/>
      </w:pPr>
      <w:r w:rsidRPr="00A76CAE">
        <w:t>Supplement – transcriptomics data analysis (Supplementary Figure 1)</w:t>
      </w:r>
    </w:p>
    <w:p w14:paraId="57243156" w14:textId="77777777" w:rsidR="005305CE" w:rsidRPr="00A76CAE" w:rsidRDefault="005305CE" w:rsidP="005305CE">
      <w:pPr>
        <w:numPr>
          <w:ilvl w:val="1"/>
          <w:numId w:val="33"/>
        </w:numPr>
        <w:spacing w:after="0"/>
      </w:pPr>
      <w:r w:rsidRPr="00A76CAE">
        <w:t>Correlation between omics datasets (Figure 2A and B)</w:t>
      </w:r>
    </w:p>
    <w:p w14:paraId="22858FA1" w14:textId="77777777" w:rsidR="005305CE" w:rsidRPr="00A76CAE" w:rsidRDefault="005305CE" w:rsidP="005305CE">
      <w:pPr>
        <w:numPr>
          <w:ilvl w:val="1"/>
          <w:numId w:val="33"/>
        </w:numPr>
        <w:spacing w:after="0"/>
      </w:pPr>
      <w:r w:rsidRPr="00A76CAE">
        <w:t xml:space="preserve">Pathway analysis with </w:t>
      </w:r>
      <w:proofErr w:type="spellStart"/>
      <w:r w:rsidRPr="00A76CAE">
        <w:t>mBONITA</w:t>
      </w:r>
      <w:proofErr w:type="spellEnd"/>
      <w:r w:rsidRPr="00A76CAE">
        <w:t xml:space="preserve"> on </w:t>
      </w:r>
      <w:proofErr w:type="spellStart"/>
      <w:r w:rsidRPr="00A76CAE">
        <w:t>multiomics</w:t>
      </w:r>
      <w:proofErr w:type="spellEnd"/>
      <w:r w:rsidRPr="00A76CAE">
        <w:t xml:space="preserve"> data (Figure 2C )</w:t>
      </w:r>
    </w:p>
    <w:p w14:paraId="78E3CFBA" w14:textId="77777777" w:rsidR="005305CE" w:rsidRPr="00A76CAE" w:rsidRDefault="005305CE" w:rsidP="005305CE">
      <w:pPr>
        <w:numPr>
          <w:ilvl w:val="0"/>
          <w:numId w:val="33"/>
        </w:numPr>
        <w:spacing w:after="0"/>
      </w:pPr>
      <w:r w:rsidRPr="00A76CAE">
        <w:t xml:space="preserve">Pathway-based prioritization of genes in a signaling network with </w:t>
      </w:r>
      <w:proofErr w:type="spellStart"/>
      <w:r w:rsidRPr="00A76CAE">
        <w:t>mBONITA</w:t>
      </w:r>
      <w:proofErr w:type="spellEnd"/>
    </w:p>
    <w:p w14:paraId="56A51445" w14:textId="77777777" w:rsidR="005305CE" w:rsidRPr="00A76CAE" w:rsidRDefault="005305CE" w:rsidP="005305CE">
      <w:pPr>
        <w:numPr>
          <w:ilvl w:val="1"/>
          <w:numId w:val="33"/>
        </w:numPr>
        <w:spacing w:after="0"/>
      </w:pPr>
      <w:r w:rsidRPr="00A76CAE">
        <w:t>Node importance score: show a case study of a LSP1/HIF1A-centric signaling network</w:t>
      </w:r>
    </w:p>
    <w:p w14:paraId="16078518" w14:textId="77777777" w:rsidR="005305CE" w:rsidRPr="00A76CAE" w:rsidRDefault="005305CE" w:rsidP="005305CE">
      <w:pPr>
        <w:numPr>
          <w:ilvl w:val="0"/>
          <w:numId w:val="33"/>
        </w:numPr>
        <w:spacing w:after="0"/>
      </w:pPr>
      <w:r w:rsidRPr="00A76CAE">
        <w:t xml:space="preserve">Benchmarking of </w:t>
      </w:r>
      <w:proofErr w:type="spellStart"/>
      <w:r w:rsidRPr="00A76CAE">
        <w:t>mBONITA</w:t>
      </w:r>
      <w:proofErr w:type="spellEnd"/>
    </w:p>
    <w:p w14:paraId="39899E05" w14:textId="77777777" w:rsidR="005305CE" w:rsidRPr="00A76CAE" w:rsidRDefault="005305CE" w:rsidP="005305CE">
      <w:pPr>
        <w:numPr>
          <w:ilvl w:val="1"/>
          <w:numId w:val="33"/>
        </w:numPr>
        <w:spacing w:after="0"/>
      </w:pPr>
      <w:r w:rsidRPr="00A76CAE">
        <w:t xml:space="preserve">Rule inference:  Supplement - show that </w:t>
      </w:r>
      <w:proofErr w:type="spellStart"/>
      <w:r w:rsidRPr="00A76CAE">
        <w:t>mBONITA</w:t>
      </w:r>
      <w:proofErr w:type="spellEnd"/>
      <w:r w:rsidRPr="00A76CAE">
        <w:t xml:space="preserve"> identifies a smaller rule set from combined omics data than from individual datasets </w:t>
      </w:r>
    </w:p>
    <w:p w14:paraId="6F7FF769" w14:textId="77777777" w:rsidR="005305CE" w:rsidRPr="00A76CAE" w:rsidRDefault="005305CE" w:rsidP="005305CE">
      <w:pPr>
        <w:numPr>
          <w:ilvl w:val="1"/>
          <w:numId w:val="33"/>
        </w:numPr>
        <w:spacing w:after="0"/>
      </w:pPr>
      <w:r w:rsidRPr="00A76CAE">
        <w:t>Pathway analysis:</w:t>
      </w:r>
    </w:p>
    <w:p w14:paraId="1B436FEE" w14:textId="77777777" w:rsidR="005305CE" w:rsidRPr="00A76CAE" w:rsidRDefault="005305CE" w:rsidP="005305CE">
      <w:pPr>
        <w:numPr>
          <w:ilvl w:val="2"/>
          <w:numId w:val="33"/>
        </w:numPr>
        <w:spacing w:after="0"/>
      </w:pPr>
      <w:proofErr w:type="spellStart"/>
      <w:r w:rsidRPr="00A76CAE">
        <w:t>mBONITA</w:t>
      </w:r>
      <w:proofErr w:type="spellEnd"/>
      <w:r w:rsidRPr="00A76CAE">
        <w:t xml:space="preserve"> identifies more significant pathways than: </w:t>
      </w:r>
    </w:p>
    <w:p w14:paraId="0529CFD0" w14:textId="77777777" w:rsidR="005305CE" w:rsidRPr="00A76CAE" w:rsidRDefault="005305CE" w:rsidP="005305CE">
      <w:pPr>
        <w:numPr>
          <w:ilvl w:val="3"/>
          <w:numId w:val="33"/>
        </w:numPr>
        <w:spacing w:after="0"/>
      </w:pPr>
      <w:proofErr w:type="spellStart"/>
      <w:r w:rsidRPr="00A76CAE">
        <w:t>PaintOmics</w:t>
      </w:r>
      <w:proofErr w:type="spellEnd"/>
      <w:r w:rsidRPr="00A76CAE">
        <w:t>:</w:t>
      </w:r>
    </w:p>
    <w:p w14:paraId="30160394" w14:textId="77777777" w:rsidR="005305CE" w:rsidRPr="00A76CAE" w:rsidRDefault="005305CE" w:rsidP="005305CE">
      <w:pPr>
        <w:numPr>
          <w:ilvl w:val="3"/>
          <w:numId w:val="33"/>
        </w:numPr>
        <w:spacing w:after="0"/>
      </w:pPr>
      <w:proofErr w:type="spellStart"/>
      <w:r w:rsidRPr="00A76CAE">
        <w:t>LeapR</w:t>
      </w:r>
      <w:proofErr w:type="spellEnd"/>
      <w:r w:rsidRPr="00A76CAE">
        <w:t>:</w:t>
      </w:r>
    </w:p>
    <w:p w14:paraId="57941443" w14:textId="77777777" w:rsidR="005305CE" w:rsidRPr="00A76CAE" w:rsidRDefault="005305CE" w:rsidP="005305CE">
      <w:pPr>
        <w:numPr>
          <w:ilvl w:val="3"/>
          <w:numId w:val="33"/>
        </w:numPr>
        <w:spacing w:after="0"/>
      </w:pPr>
      <w:proofErr w:type="spellStart"/>
      <w:r w:rsidRPr="00A76CAE">
        <w:t>ActivePathways</w:t>
      </w:r>
      <w:proofErr w:type="spellEnd"/>
      <w:r w:rsidRPr="00A76CAE">
        <w:t>:</w:t>
      </w:r>
    </w:p>
    <w:p w14:paraId="66DA43D3" w14:textId="77777777" w:rsidR="005305CE" w:rsidRPr="00A76CAE" w:rsidRDefault="005305CE" w:rsidP="005305CE">
      <w:pPr>
        <w:numPr>
          <w:ilvl w:val="3"/>
          <w:numId w:val="33"/>
        </w:numPr>
        <w:spacing w:after="0"/>
      </w:pPr>
      <w:r w:rsidRPr="00A76CAE">
        <w:t>CAMERA:</w:t>
      </w:r>
    </w:p>
    <w:p w14:paraId="5E68EEA9" w14:textId="77777777" w:rsidR="005305CE" w:rsidRPr="00A76CAE" w:rsidRDefault="005305CE" w:rsidP="005305CE">
      <w:pPr>
        <w:numPr>
          <w:ilvl w:val="3"/>
          <w:numId w:val="33"/>
        </w:numPr>
        <w:spacing w:after="0"/>
      </w:pPr>
      <w:r w:rsidRPr="00A76CAE">
        <w:t>BONITA (TBD)</w:t>
      </w:r>
    </w:p>
    <w:p w14:paraId="7A98B0A4" w14:textId="77777777" w:rsidR="005305CE" w:rsidRPr="00A76CAE" w:rsidRDefault="005305CE" w:rsidP="005305CE">
      <w:pPr>
        <w:spacing w:after="0"/>
      </w:pPr>
      <w:r w:rsidRPr="00A76CAE">
        <w:t>Show pathways in supplement figures &amp; tables</w:t>
      </w:r>
    </w:p>
    <w:p w14:paraId="4EBD8F52" w14:textId="77777777" w:rsidR="005305CE" w:rsidRPr="00A76CAE" w:rsidRDefault="005305CE" w:rsidP="005305CE">
      <w:pPr>
        <w:numPr>
          <w:ilvl w:val="2"/>
          <w:numId w:val="34"/>
        </w:numPr>
        <w:spacing w:after="0"/>
      </w:pPr>
      <w:proofErr w:type="spellStart"/>
      <w:r w:rsidRPr="00A76CAE">
        <w:t>mBONITA</w:t>
      </w:r>
      <w:proofErr w:type="spellEnd"/>
      <w:r w:rsidRPr="00A76CAE">
        <w:t xml:space="preserve"> identifies different node importance scores from BONITA:</w:t>
      </w:r>
    </w:p>
    <w:p w14:paraId="59300D7C" w14:textId="77777777" w:rsidR="005305CE" w:rsidRDefault="005305CE" w:rsidP="005305CE">
      <w:pPr>
        <w:numPr>
          <w:ilvl w:val="3"/>
          <w:numId w:val="34"/>
        </w:numPr>
        <w:spacing w:after="0"/>
      </w:pPr>
      <w:r w:rsidRPr="00A76CAE">
        <w:lastRenderedPageBreak/>
        <w:t>Supplement – low correlations between node importance score from single omics and multi-omics data (</w:t>
      </w:r>
      <w:proofErr w:type="spellStart"/>
      <w:r w:rsidRPr="00A76CAE">
        <w:t>ie</w:t>
      </w:r>
      <w:proofErr w:type="spellEnd"/>
      <w:r w:rsidRPr="00A76CAE">
        <w:t xml:space="preserve">, a comparison to </w:t>
      </w:r>
      <w:proofErr w:type="spellStart"/>
      <w:r w:rsidRPr="00A76CAE">
        <w:t>mBONITA</w:t>
      </w:r>
      <w:proofErr w:type="spellEnd"/>
      <w:r w:rsidRPr="00A76CAE">
        <w:t>)</w:t>
      </w:r>
    </w:p>
    <w:p w14:paraId="72D88EC0" w14:textId="77777777" w:rsidR="005305CE" w:rsidRPr="00A23AE5" w:rsidRDefault="005305CE" w:rsidP="005305CE">
      <w:pPr>
        <w:spacing w:after="0"/>
        <w:rPr>
          <w:rStyle w:val="Strong"/>
        </w:rPr>
      </w:pPr>
    </w:p>
    <w:p w14:paraId="02938BBB" w14:textId="3D61E11C" w:rsidR="00396BAB" w:rsidRPr="00306A46" w:rsidRDefault="00396BAB" w:rsidP="00587F4D">
      <w:pPr>
        <w:pStyle w:val="Heading1"/>
        <w:spacing w:after="0"/>
      </w:pPr>
      <w:r w:rsidRPr="00306A46">
        <w:t>Introductio</w:t>
      </w:r>
      <w:r w:rsidR="00911C7C" w:rsidRPr="00306A46">
        <w:t>n</w:t>
      </w:r>
    </w:p>
    <w:p w14:paraId="2737DD44" w14:textId="77777777" w:rsidR="00FB2551" w:rsidRDefault="00FB2551" w:rsidP="00587F4D">
      <w:pPr>
        <w:spacing w:after="0"/>
      </w:pPr>
    </w:p>
    <w:p w14:paraId="7869AA00" w14:textId="1B3DDCBC"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proofErr w:type="gramStart"/>
      <w:r w:rsidR="00B12234">
        <w:t>In particular, pathway</w:t>
      </w:r>
      <w:proofErr w:type="gramEnd"/>
      <w:r w:rsidR="00B12234">
        <w:t xml:space="preserve"> enrichment analysis</w:t>
      </w:r>
      <w:r w:rsidR="00CB0E6D">
        <w:t xml:space="preserve"> allows the identification of dysregulate</w:t>
      </w:r>
      <w:r w:rsidR="00107A7B">
        <w:t xml:space="preserve">d </w:t>
      </w:r>
      <w:r w:rsidR="009E7AC2">
        <w:t>biological processes</w:t>
      </w:r>
      <w:r w:rsidR="001524D8">
        <w:t xml:space="preserve"> </w:t>
      </w:r>
      <w:r w:rsidR="00964C09">
        <w:t xml:space="preserve">by </w:t>
      </w:r>
      <w:r w:rsidR="002E6B60">
        <w:t>two</w:t>
      </w:r>
      <w:r w:rsidR="00964C09">
        <w:t xml:space="preserve"> classes of methods </w:t>
      </w:r>
      <w:r w:rsidR="000E5A9A">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IGd1aWQ9IjQzMjY4MjU5LWY0ZTgtNDI1ZS04MTgzLWRhMjhlY2VmNzAzZCI+MTU1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</w:fldData>
        </w:fldChar>
      </w:r>
      <w:r w:rsidR="000929E9">
        <w:instrText xml:space="preserve"> ADDIN EN.CITE </w:instrText>
      </w:r>
      <w:r w:rsidR="000929E9">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IGd1aWQ9IjQzMjY4MjU5LWY0ZTgtNDI1ZS04MTgzLWRhMjhlY2VmNzAzZCI+MTU1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</w:fldData>
        </w:fldChar>
      </w:r>
      <w:r w:rsidR="000929E9">
        <w:instrText xml:space="preserve"> ADDIN EN.CITE.DATA </w:instrText>
      </w:r>
      <w:r w:rsidR="000929E9">
        <w:fldChar w:fldCharType="end"/>
      </w:r>
      <w:r w:rsidR="000E5A9A">
        <w:fldChar w:fldCharType="separate"/>
      </w:r>
      <w:r w:rsidR="00237705">
        <w:rPr>
          <w:noProof/>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w:t>
      </w:r>
      <w:proofErr w:type="gramStart"/>
      <w:r w:rsidR="00D323F7" w:rsidRPr="00037B9D">
        <w:t>technical</w:t>
      </w:r>
      <w:proofErr w:type="gramEnd"/>
      <w:r w:rsidR="00D323F7" w:rsidRPr="00037B9D">
        <w:t xml:space="preserve"> and biological </w:t>
      </w:r>
      <w:r w:rsidR="00D323F7" w:rsidRPr="00306A46">
        <w:t xml:space="preserve">variability between these layered datasets present challenges for </w:t>
      </w:r>
      <w:r w:rsidR="00151FC3">
        <w:t xml:space="preserve">integrative </w:t>
      </w:r>
      <w:r w:rsidR="00D323F7" w:rsidRPr="00306A46">
        <w:t>computational analyses.</w:t>
      </w:r>
      <w:r w:rsidR="00D263A7">
        <w:t xml:space="preserve"> </w:t>
      </w:r>
    </w:p>
    <w:p w14:paraId="5D51BBA7" w14:textId="4DAB1377"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phenotypes. </w:t>
      </w:r>
      <w:r w:rsidR="008315B9" w:rsidRPr="00306A46">
        <w:t xml:space="preserve">We have recently published two algorithms </w:t>
      </w:r>
      <w:r w:rsidR="00130DD7" w:rsidRPr="00306A46">
        <w:t xml:space="preserve">that </w:t>
      </w:r>
      <w:r w:rsidR="00CA0FAB" w:rsidRPr="00306A46">
        <w:t>infer regula</w:t>
      </w:r>
      <w:r w:rsidR="003E6B60" w:rsidRPr="00306A46">
        <w:t>tory rules for PKNs from omics data</w:t>
      </w:r>
      <w:r w:rsidR="00874525">
        <w:t xml:space="preserve"> </w:t>
      </w:r>
      <w:r w:rsidR="00044F2B">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 </w:instrText>
      </w:r>
      <w:r w:rsidR="00237705">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DATA </w:instrText>
      </w:r>
      <w:r w:rsidR="00237705">
        <w:fldChar w:fldCharType="end"/>
      </w:r>
      <w:r w:rsidR="00044F2B">
        <w:fldChar w:fldCharType="separate"/>
      </w:r>
      <w:r w:rsidR="00237705">
        <w:rPr>
          <w:noProof/>
        </w:rPr>
        <w:t>(3, 4)</w:t>
      </w:r>
      <w:r w:rsidR="00044F2B">
        <w:fldChar w:fldCharType="end"/>
      </w:r>
      <w:r w:rsidR="00DC248B" w:rsidRPr="00306A46">
        <w:t xml:space="preserve">. These inferred regulatory rules are used to perturb and simulate networks </w:t>
      </w:r>
      <w:r w:rsidR="00DC248B" w:rsidRPr="00306A46">
        <w:rPr>
          <w:i/>
        </w:rPr>
        <w:t>in silico</w:t>
      </w:r>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lastRenderedPageBreak/>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2DA9FE50" w:rsidR="008315B9" w:rsidRDefault="002D1DD9" w:rsidP="00587F4D">
      <w:pPr>
        <w:spacing w:after="0"/>
      </w:pPr>
      <w:r w:rsidRPr="00306A46">
        <w:t xml:space="preserve">Here, we present a method </w:t>
      </w:r>
      <w:r w:rsidR="0046117B" w:rsidRPr="00306A46">
        <w:t>multi-omics Boolean Omics Network Invariant Time Analysis (</w:t>
      </w:r>
      <w:proofErr w:type="spellStart"/>
      <w:r w:rsidR="0046117B">
        <w:t>mBONITA</w:t>
      </w:r>
      <w:proofErr w:type="spellEnd"/>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 </w:instrText>
      </w:r>
      <w:r w:rsidR="00237705">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DATA </w:instrText>
      </w:r>
      <w:r w:rsidR="00237705">
        <w:fldChar w:fldCharType="end"/>
      </w:r>
      <w:r w:rsidR="008821AD">
        <w:fldChar w:fldCharType="separate"/>
      </w:r>
      <w:r w:rsidR="00237705">
        <w:rPr>
          <w:noProof/>
        </w:rPr>
        <w:t>(5)</w:t>
      </w:r>
      <w:r w:rsidR="008821AD">
        <w:fldChar w:fldCharType="end"/>
      </w:r>
      <w:r w:rsidR="008821AD">
        <w:t xml:space="preserve"> </w:t>
      </w:r>
      <w:r w:rsidR="00FA5921" w:rsidRPr="00306A46">
        <w:t>and phosphoproteomics dataset</w:t>
      </w:r>
      <w:r w:rsidR="00D22BFC">
        <w:t xml:space="preserve"> </w:t>
      </w:r>
      <w:r w:rsidR="00D22BFC">
        <w:fldChar w:fldCharType="begin"/>
      </w:r>
      <w:r w:rsidR="00D22BFC">
        <w:instrText xml:space="preserve"> ADDIN EN.CITE &lt;EndNote&gt;&lt;Cite&gt;&lt;Author&gt;Hilchey&lt;/Author&gt;&lt;Year&gt;2022&lt;/Year&gt;&lt;RecNum&gt;1317&lt;/RecNum&gt;&lt;DisplayText&gt;(6)&lt;/DisplayText&gt;&lt;record&gt;&lt;rec-number&gt;1317&lt;/rec-number&gt;&lt;foreign-keys&gt;&lt;key app="EN" db-id="pp0rrsras9s2pveppp45002bszs9afsexvz0" timestamp="1648928288" guid="4c315ac6-e14e-4123-9040-d2ca98eb7a50"&gt;131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D22BFC">
        <w:fldChar w:fldCharType="separate"/>
      </w:r>
      <w:r w:rsidR="00D22BFC">
        <w:rPr>
          <w:noProof/>
        </w:rPr>
        <w:t>(6)</w:t>
      </w:r>
      <w:r w:rsidR="00D22BFC">
        <w:fldChar w:fldCharType="end"/>
      </w:r>
      <w:r w:rsidR="00FA5921" w:rsidRPr="00306A46">
        <w:t xml:space="preserve"> and present the conventional analysis of the transcriptom</w:t>
      </w:r>
      <w:r w:rsidR="00B129CC" w:rsidRPr="00306A46">
        <w:t xml:space="preserve">ics dataset in this manuscript. </w:t>
      </w:r>
      <w:r w:rsidR="009B3440" w:rsidRPr="00306A46">
        <w:t>These</w:t>
      </w:r>
      <w:r w:rsidR="00D14B9F" w:rsidRPr="00306A46">
        <w:t xml:space="preserve"> datasets have limited correlation in accordance with previous studies. </w:t>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D22BFC">
        <w:instrText xml:space="preserve"> ADDIN EN.CITE &lt;EndNote&gt;&lt;Cite&gt;&lt;Author&gt;Kanehisa&lt;/Author&gt;&lt;Year&gt;2021&lt;/Year&gt;&lt;RecNum&gt;1080&lt;/RecNum&gt;&lt;DisplayText&gt;(7)&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D22BFC">
        <w:rPr>
          <w:noProof/>
        </w:rPr>
        <w:t>(7)</w:t>
      </w:r>
      <w:r w:rsidR="00745682">
        <w:fldChar w:fldCharType="end"/>
      </w:r>
      <w:r w:rsidR="00745682">
        <w:t xml:space="preserve"> </w:t>
      </w:r>
      <w:r w:rsidR="002550CD" w:rsidRPr="00306A46">
        <w:t>and WikiPathways</w:t>
      </w:r>
      <w:r w:rsidR="00876693">
        <w:t xml:space="preserve"> </w:t>
      </w:r>
      <w:r w:rsidR="004E09AE">
        <w:fldChar w:fldCharType="begin">
          <w:fldData xml:space="preserve">PEVuZE5vdGU+PENpdGU+PEF1dGhvcj5NYXJ0ZW5zPC9BdXRob3I+PFllYXI+MjAyMTwvWWVhcj48
UmVjTnVtPjkwNTwvUmVjTnVtPjxEaXNwbGF5VGV4dD4oOCwgOS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D22BFC">
        <w:instrText xml:space="preserve"> ADDIN EN.CITE </w:instrText>
      </w:r>
      <w:r w:rsidR="00D22BFC">
        <w:fldChar w:fldCharType="begin">
          <w:fldData xml:space="preserve">PEVuZE5vdGU+PENpdGU+PEF1dGhvcj5NYXJ0ZW5zPC9BdXRob3I+PFllYXI+MjAyMTwvWWVhcj48
UmVjTnVtPjkwNTwvUmVjTnVtPjxEaXNwbGF5VGV4dD4oOCwgOS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D22BFC">
        <w:instrText xml:space="preserve"> ADDIN EN.CITE.DATA </w:instrText>
      </w:r>
      <w:r w:rsidR="00D22BFC">
        <w:fldChar w:fldCharType="end"/>
      </w:r>
      <w:r w:rsidR="004E09AE">
        <w:fldChar w:fldCharType="separate"/>
      </w:r>
      <w:r w:rsidR="00D22BFC">
        <w:rPr>
          <w:noProof/>
        </w:rPr>
        <w:t>(8, 9)</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identify dysregul</w:t>
      </w:r>
      <w:r w:rsidR="00F140EE" w:rsidRPr="00306A46">
        <w:t xml:space="preserve">ated 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zMjwvUmVjTnVtPjxEaXNwbGF5VGV4dD4oMTApPC9EaXNwbGF5VGV4dD48cmVjb3Jk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</w:fldData>
        </w:fldChar>
      </w:r>
      <w:r w:rsidR="00D22BFC">
        <w:instrText xml:space="preserve"> ADDIN EN.CITE </w:instrText>
      </w:r>
      <w:r w:rsidR="00D22BFC">
        <w:fldChar w:fldCharType="begin">
          <w:fldData xml:space="preserve">PEVuZE5vdGU+PENpdGU+PEF1dGhvcj5EdWdvdXJkPC9BdXRob3I+PFllYXI+MjAyMTwvWWVhcj48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</w:fldData>
        </w:fldChar>
      </w:r>
      <w:r w:rsidR="00D22BFC">
        <w:instrText xml:space="preserve"> ADDIN EN.CITE.DATA </w:instrText>
      </w:r>
      <w:r w:rsidR="00D22BFC">
        <w:fldChar w:fldCharType="end"/>
      </w:r>
      <w:r w:rsidR="009352D0">
        <w:fldChar w:fldCharType="separate"/>
      </w:r>
      <w:r w:rsidR="00D22BFC">
        <w:rPr>
          <w:noProof/>
        </w:rPr>
        <w:t>(10)</w:t>
      </w:r>
      <w:r w:rsidR="009352D0">
        <w:fldChar w:fldCharType="end"/>
      </w:r>
      <w:r w:rsidR="00C7002C" w:rsidRPr="00306A46">
        <w:t>.</w:t>
      </w:r>
      <w:r w:rsidR="003D0F58">
        <w:t xml:space="preserve"> </w:t>
      </w:r>
      <w:r w:rsidR="00831FA4">
        <w:t xml:space="preserve">We used </w:t>
      </w:r>
      <w:proofErr w:type="spellStart"/>
      <w:r w:rsidR="00831FA4">
        <w:t>mBONITA</w:t>
      </w:r>
      <w:proofErr w:type="spellEnd"/>
      <w:r w:rsidR="00831FA4">
        <w:t xml:space="preserve">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D22BFC">
        <w:instrText xml:space="preserve"> ADDIN EN.CITE </w:instrText>
      </w:r>
      <w:r w:rsidR="00D22BFC">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D22BFC">
        <w:instrText xml:space="preserve"> ADDIN EN.CITE.DATA </w:instrText>
      </w:r>
      <w:r w:rsidR="00D22BFC">
        <w:fldChar w:fldCharType="end"/>
      </w:r>
      <w:r w:rsidR="00646F17">
        <w:fldChar w:fldCharType="separate"/>
      </w:r>
      <w:r w:rsidR="00D22BFC">
        <w:rPr>
          <w:noProof/>
        </w:rPr>
        <w:t>(11, 12)</w:t>
      </w:r>
      <w:r w:rsidR="00646F17">
        <w:fldChar w:fldCharType="end"/>
      </w:r>
      <w:r w:rsidR="00831FA4">
        <w:t>, CAMERA</w:t>
      </w:r>
      <w:r w:rsidR="001817EA">
        <w:t xml:space="preserve"> </w:t>
      </w:r>
      <w:r w:rsidR="001817EA">
        <w:fldChar w:fldCharType="begin"/>
      </w:r>
      <w:r w:rsidR="00D22BFC">
        <w:instrText xml:space="preserve"> ADDIN EN.CITE &lt;EndNote&gt;&lt;Cite&gt;&lt;Author&gt;Wu&lt;/Author&gt;&lt;Year&gt;2012&lt;/Year&gt;&lt;RecNum&gt;191&lt;/RecNum&gt;&lt;DisplayText&gt;(13)&lt;/DisplayText&gt;&lt;record&gt;&lt;rec-number&gt;191&lt;/rec-number&gt;&lt;foreign-keys&gt;&lt;key app="EN" db-id="pp0rrsras9s2pveppp45002bszs9afsexvz0" timestamp="1553496189" guid="6673afa9-21b3-4665-841b-44e2e64e6e93"&gt;191&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D22BFC">
        <w:rPr>
          <w:noProof/>
        </w:rPr>
        <w:t>(13)</w:t>
      </w:r>
      <w:r w:rsidR="001817EA">
        <w:fldChar w:fldCharType="end"/>
      </w:r>
      <w:r w:rsidR="00AF1D33">
        <w:t xml:space="preserve"> in combination with Fisher’s method of p-value combination</w:t>
      </w:r>
      <w:r w:rsidR="002371BF">
        <w:t xml:space="preserve"> as suggested in </w:t>
      </w:r>
      <w:proofErr w:type="spellStart"/>
      <w:r w:rsidR="002371BF">
        <w:t>ReactomeGSA</w:t>
      </w:r>
      <w:proofErr w:type="spellEnd"/>
      <w:r w:rsidR="001817EA">
        <w:t xml:space="preserve"> </w:t>
      </w:r>
      <w:r w:rsidR="001817EA">
        <w:fldChar w:fldCharType="begin">
          <w:fldData xml:space="preserve">PEVuZE5vdGU+PENpdGU+PEF1dGhvcj5HcmlzczwvQXV0aG9yPjxZZWFyPjIwMjA8L1llYXI+PFJl
Y051bT4xNTQ4PC9SZWNOdW0+PERpc3BsYXlUZXh0PigxNC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D22BFC">
        <w:instrText xml:space="preserve"> ADDIN EN.CITE </w:instrText>
      </w:r>
      <w:r w:rsidR="00D22BFC">
        <w:fldChar w:fldCharType="begin">
          <w:fldData xml:space="preserve">PEVuZE5vdGU+PENpdGU+PEF1dGhvcj5HcmlzczwvQXV0aG9yPjxZZWFyPjIwMjA8L1llYXI+PFJl
Y051bT4xNTQ4PC9SZWNOdW0+PERpc3BsYXlUZXh0PigxNC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D22BFC">
        <w:instrText xml:space="preserve"> ADDIN EN.CITE.DATA </w:instrText>
      </w:r>
      <w:r w:rsidR="00D22BFC">
        <w:fldChar w:fldCharType="end"/>
      </w:r>
      <w:r w:rsidR="001817EA">
        <w:fldChar w:fldCharType="separate"/>
      </w:r>
      <w:r w:rsidR="00D22BFC">
        <w:rPr>
          <w:noProof/>
        </w:rPr>
        <w:t>(14)</w:t>
      </w:r>
      <w:r w:rsidR="001817EA">
        <w:fldChar w:fldCharType="end"/>
      </w:r>
      <w:r w:rsidR="00831FA4">
        <w:t xml:space="preserve">, </w:t>
      </w:r>
      <w:proofErr w:type="spellStart"/>
      <w:r w:rsidR="00AF1D33">
        <w:t>LeapR</w:t>
      </w:r>
      <w:proofErr w:type="spellEnd"/>
      <w:r w:rsidR="001817EA">
        <w:t xml:space="preserve"> </w:t>
      </w:r>
      <w:r w:rsidR="001817EA">
        <w:fldChar w:fldCharType="begin"/>
      </w:r>
      <w:r w:rsidR="00D22BFC">
        <w:instrText xml:space="preserve"> ADDIN EN.CITE &lt;EndNote&gt;&lt;Cite&gt;&lt;Author&gt;Danna&lt;/Author&gt;&lt;Year&gt;2021&lt;/Year&gt;&lt;RecNum&gt;1549&lt;/RecNum&gt;&lt;DisplayText&gt;(15)&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D22BFC">
        <w:rPr>
          <w:noProof/>
        </w:rPr>
        <w:t>(15)</w:t>
      </w:r>
      <w:r w:rsidR="001817EA">
        <w:fldChar w:fldCharType="end"/>
      </w:r>
      <w:r w:rsidR="001817EA">
        <w:t xml:space="preserve"> </w:t>
      </w:r>
      <w:r w:rsidR="00191E59">
        <w:t>, an</w:t>
      </w:r>
      <w:r w:rsidR="00906768">
        <w:t xml:space="preserve">d </w:t>
      </w:r>
      <w:proofErr w:type="spellStart"/>
      <w:r w:rsidR="00F00F7C">
        <w:lastRenderedPageBreak/>
        <w:t>ActivePathways</w:t>
      </w:r>
      <w:proofErr w:type="spellEnd"/>
      <w:r w:rsidR="001817EA">
        <w:t xml:space="preserve"> </w:t>
      </w:r>
      <w:r w:rsidR="001817EA">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D22BFC">
        <w:instrText xml:space="preserve"> ADDIN EN.CITE </w:instrText>
      </w:r>
      <w:r w:rsidR="00D22BFC">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D22BFC">
        <w:instrText xml:space="preserve"> ADDIN EN.CITE.DATA </w:instrText>
      </w:r>
      <w:r w:rsidR="00D22BFC">
        <w:fldChar w:fldCharType="end"/>
      </w:r>
      <w:r w:rsidR="001817EA">
        <w:fldChar w:fldCharType="separate"/>
      </w:r>
      <w:r w:rsidR="00D22BFC">
        <w:rPr>
          <w:noProof/>
        </w:rPr>
        <w:t>(16)</w:t>
      </w:r>
      <w:r w:rsidR="001817EA">
        <w:fldChar w:fldCharType="end"/>
      </w:r>
      <w:r w:rsidR="00F00F7C">
        <w:t xml:space="preserve">, and show that </w:t>
      </w:r>
      <w:proofErr w:type="spellStart"/>
      <w:r w:rsidR="002D6D17">
        <w:t>mBONITA</w:t>
      </w:r>
      <w:proofErr w:type="spellEnd"/>
      <w:r w:rsidR="002D6D17">
        <w:t xml:space="preserve"> identifies the</w:t>
      </w:r>
      <w:r w:rsidR="005F5A3C">
        <w:t xml:space="preserve"> most relevant pathways to these conditions.</w:t>
      </w:r>
      <w:r w:rsidR="00F00F7C">
        <w:t xml:space="preserve"> </w:t>
      </w:r>
      <w:r w:rsidR="00932B44" w:rsidRPr="00306A46">
        <w:t xml:space="preserve">We </w:t>
      </w:r>
      <w:r w:rsidR="006A0BD4">
        <w:t xml:space="preserve">use </w:t>
      </w:r>
      <w:proofErr w:type="spellStart"/>
      <w:r w:rsidR="006A0BD4">
        <w:t>mBONITA</w:t>
      </w:r>
      <w:proofErr w:type="spellEnd"/>
      <w:r w:rsidR="006A0BD4">
        <w:t xml:space="preserve">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w:t>
      </w:r>
      <w:proofErr w:type="spellStart"/>
      <w:r w:rsidR="00A15BC3">
        <w:t>mBONITA</w:t>
      </w:r>
      <w:proofErr w:type="spellEnd"/>
      <w:r w:rsidR="00A15BC3">
        <w:t xml:space="preserve">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536C480F" w:rsidR="00993030" w:rsidRPr="00306A46" w:rsidRDefault="00993030" w:rsidP="00587F4D">
      <w:pPr>
        <w:spacing w:after="0"/>
      </w:pPr>
      <w:r>
        <w:t xml:space="preserve">In this manner, we show here that </w:t>
      </w:r>
      <w:proofErr w:type="spellStart"/>
      <w:r w:rsidR="008D6AAF">
        <w:t>mBONITA</w:t>
      </w:r>
      <w:proofErr w:type="spellEnd"/>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dysregulated signaling in the condition under study. </w:t>
      </w:r>
    </w:p>
    <w:p w14:paraId="6C0EAE79" w14:textId="1563C78A" w:rsidR="00911C7C" w:rsidRPr="00C92032" w:rsidRDefault="00911C7C" w:rsidP="00587F4D">
      <w:pPr>
        <w:pStyle w:val="Heading1"/>
        <w:spacing w:after="0"/>
      </w:pPr>
      <w:r w:rsidRPr="00C92032">
        <w:t>Results</w:t>
      </w:r>
    </w:p>
    <w:p w14:paraId="52157D87" w14:textId="7A9ADE89" w:rsidR="00B92349" w:rsidRDefault="00450B6C" w:rsidP="00587F4D">
      <w:pPr>
        <w:pStyle w:val="Heading2"/>
        <w:spacing w:before="240" w:after="0"/>
      </w:pPr>
      <w:r>
        <w:t xml:space="preserve">Multi-omics network modeling and pathway enrichment analysis with </w:t>
      </w:r>
      <w:proofErr w:type="spellStart"/>
      <w:r w:rsidR="008D6AAF">
        <w:t>mBONITA</w:t>
      </w:r>
      <w:proofErr w:type="spellEnd"/>
      <w:r w:rsidR="007E284E">
        <w:t xml:space="preserve"> </w:t>
      </w:r>
    </w:p>
    <w:p w14:paraId="4B282F4F" w14:textId="545C1541" w:rsidR="006148C5" w:rsidRDefault="008B3913" w:rsidP="00343A87">
      <w:proofErr w:type="spellStart"/>
      <w:r>
        <w:t>mBONITA</w:t>
      </w:r>
      <w:proofErr w:type="spellEnd"/>
      <w:r>
        <w:t xml:space="preserve"> (</w:t>
      </w:r>
      <w:proofErr w:type="spellStart"/>
      <w:r>
        <w:t>multiomics</w:t>
      </w:r>
      <w:proofErr w:type="spellEnd"/>
      <w:r>
        <w:t xml:space="preserve"> </w:t>
      </w:r>
      <w:r w:rsidR="003D2095">
        <w:t>-</w:t>
      </w:r>
      <w:r w:rsidR="00A060CA" w:rsidRPr="00A060CA">
        <w:t>Boolean Omics Network Invariant-Time Analysis</w:t>
      </w:r>
      <w:r>
        <w:t>) extends our previous approaches to Boolean modeling and pathway analysis with omics datasets</w:t>
      </w:r>
      <w:r w:rsidR="000929E9">
        <w:t xml:space="preserve"> </w:t>
      </w:r>
      <w:r w:rsidR="000929E9">
        <w:fldChar w:fldCharType="begin"/>
      </w:r>
      <w:r w:rsidR="00D22BFC">
        <w:instrText xml:space="preserve"> ADDIN EN.CITE &lt;EndNote&gt;&lt;Cite&gt;&lt;Author&gt;Palli&lt;/Author&gt;&lt;Year&gt;2019&lt;/Year&gt;&lt;RecNum&gt;1342&lt;/RecNum&gt;&lt;DisplayText&gt;(17, 18)&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Cite&gt;&lt;Author&gt;Palshikar&lt;/Author&gt;&lt;Year&gt;2022&lt;/Year&gt;&lt;RecNum&gt;1393&lt;/RecNum&gt;&lt;record&gt;&lt;rec-number&gt;1393&lt;/rec-number&gt;&lt;foreign-keys&gt;&lt;key app="EN" db-id="pp0rrsras9s2pveppp45002bszs9afsexvz0" timestamp="1657428969" guid="4e1180f4-3223-4b5c-92cb-aa087a97a009"&gt;1393&lt;/key&gt;&lt;/foreign-keys&gt;&lt;ref-type name="Journal Article"&gt;17&lt;/ref-type&gt;&lt;contributors&gt;&lt;authors&gt;&lt;author&gt;Palshikar, Mukta G;&lt;/author&gt;&lt;author&gt;Min, Xiaojun;&lt;/author&gt;&lt;author&gt;Crystal, Alexander;&lt;/author&gt;&lt;author&gt;Meng, Jiayue;&lt;/author&gt;&lt;author&gt;Hilchey, Shannon P;&lt;/author&gt;&lt;author&gt;Zand, Marting;&lt;/author&gt;&lt;author&gt;Thakar, Juileel&lt;/author&gt;&lt;/authors&gt;&lt;/contributors&gt;&lt;titles&gt;&lt;title&gt;Executable network models of integrated multi-omics data&lt;/title&gt;&lt;secondary-title&gt;In preparation&lt;/secondary-title&gt;&lt;/titles&gt;&lt;periodical&gt;&lt;full-title&gt;In preparation&lt;/full-title&gt;&lt;/periodical&gt;&lt;dates&gt;&lt;year&gt;2022&lt;/year&gt;&lt;pub-dates&gt;&lt;date&gt;2022&lt;/date&gt;&lt;/pub-dates&gt;&lt;/dates&gt;&lt;urls&gt;&lt;/urls&gt;&lt;/record&gt;&lt;/Cite&gt;&lt;/EndNote&gt;</w:instrText>
      </w:r>
      <w:r w:rsidR="000929E9">
        <w:fldChar w:fldCharType="separate"/>
      </w:r>
      <w:r w:rsidR="00D22BFC">
        <w:rPr>
          <w:noProof/>
        </w:rPr>
        <w:t>(17, 18)</w:t>
      </w:r>
      <w:r w:rsidR="000929E9">
        <w:fldChar w:fldCharType="end"/>
      </w:r>
      <w:r>
        <w:t xml:space="preserve">. </w:t>
      </w:r>
      <w:r w:rsidR="000929E9">
        <w:t>Briefly,</w:t>
      </w:r>
      <w:r w:rsidR="006C2A89">
        <w:t xml:space="preserve"> the BONITA algorithm uses</w:t>
      </w:r>
      <w:r w:rsidR="00AF3751">
        <w:t xml:space="preserve"> omics </w:t>
      </w:r>
      <w:r w:rsidR="00F01480">
        <w:t>datasets</w:t>
      </w:r>
      <w:r w:rsidR="00AF3751">
        <w:t xml:space="preserve"> in combination with prior knowledge networks from sources such as KEGG </w:t>
      </w:r>
      <w:r w:rsidR="00404595">
        <w:fldChar w:fldCharType="begin"/>
      </w:r>
      <w:r w:rsidR="00D22BFC">
        <w:instrText xml:space="preserve"> ADDIN EN.CITE &lt;EndNote&gt;&lt;Cite&gt;&lt;Author&gt;Kanehisa&lt;/Author&gt;&lt;Year&gt;2021&lt;/Year&gt;&lt;RecNum&gt;1080&lt;/RecNum&gt;&lt;DisplayText&gt;(7)&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404595">
        <w:fldChar w:fldCharType="separate"/>
      </w:r>
      <w:r w:rsidR="00D22BFC">
        <w:rPr>
          <w:noProof/>
        </w:rPr>
        <w:t>(7)</w:t>
      </w:r>
      <w:r w:rsidR="00404595">
        <w:fldChar w:fldCharType="end"/>
      </w:r>
      <w:r w:rsidR="00404595">
        <w:t xml:space="preserve"> </w:t>
      </w:r>
      <w:r w:rsidR="00AF3751">
        <w:t xml:space="preserve">and </w:t>
      </w:r>
      <w:r w:rsidR="001D2F4A">
        <w:t>WikiNetworks</w:t>
      </w:r>
      <w:r w:rsidR="00AF3751">
        <w:t xml:space="preserve"> </w:t>
      </w:r>
      <w:r w:rsidR="003D7CF5">
        <w:fldChar w:fldCharType="begin">
          <w:fldData xml:space="preserve">PEVuZE5vdGU+PENpdGU+PEF1dGhvcj5QYWxzaGlrYXI8L0F1dGhvcj48WWVhcj4yMDIxPC9ZZWFy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==
</w:fldData>
        </w:fldChar>
      </w:r>
      <w:r w:rsidR="00D22BFC">
        <w:instrText xml:space="preserve"> ADDIN EN.CITE </w:instrText>
      </w:r>
      <w:r w:rsidR="00D22BFC">
        <w:fldChar w:fldCharType="begin">
          <w:fldData xml:space="preserve">PEVuZE5vdGU+PENpdGU+PEF1dGhvcj5QYWxzaGlrYXI8L0F1dGhvcj48WWVhcj4yMDIxPC9ZZWFy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==
</w:fldData>
        </w:fldChar>
      </w:r>
      <w:r w:rsidR="00D22BFC">
        <w:instrText xml:space="preserve"> ADDIN EN.CITE.DATA </w:instrText>
      </w:r>
      <w:r w:rsidR="00D22BFC">
        <w:fldChar w:fldCharType="end"/>
      </w:r>
      <w:r w:rsidR="003D7CF5">
        <w:fldChar w:fldCharType="separate"/>
      </w:r>
      <w:r w:rsidR="00D22BFC">
        <w:rPr>
          <w:noProof/>
        </w:rPr>
        <w:t>(9, 19)</w:t>
      </w:r>
      <w:r w:rsidR="003D7CF5">
        <w:fldChar w:fldCharType="end"/>
      </w:r>
      <w:r w:rsidR="00647EE5">
        <w:t xml:space="preserve"> to infer Boolean rules which define signal flow through these biological networks. </w:t>
      </w:r>
      <w:r w:rsidR="00A369BE">
        <w:t>Th</w:t>
      </w:r>
      <w:r w:rsidR="00002278">
        <w:t>e</w:t>
      </w:r>
      <w:r w:rsidR="001B3B88">
        <w:t xml:space="preserve">se Boolean models allow </w:t>
      </w:r>
      <w:r w:rsidR="001B3B88" w:rsidRPr="00D21BCF">
        <w:rPr>
          <w:i/>
          <w:iCs/>
        </w:rPr>
        <w:t>in silico</w:t>
      </w:r>
      <w:r w:rsidR="001B3B88">
        <w:t xml:space="preserve"> perturbations and simulation of the networks to calculate node-wise importance scores that quantify a node’s influence in </w:t>
      </w:r>
      <w:r w:rsidR="002540B3">
        <w:t>a</w:t>
      </w:r>
      <w:r w:rsidR="001B3B88">
        <w:t xml:space="preserve"> network</w:t>
      </w:r>
      <w:r w:rsidR="002540B3">
        <w:t xml:space="preserve">, analogous to </w:t>
      </w:r>
      <w:r w:rsidR="00117D7A">
        <w:t xml:space="preserve">graph-theoretic </w:t>
      </w:r>
      <w:r w:rsidR="002540B3">
        <w:t xml:space="preserve">measures </w:t>
      </w:r>
      <w:r w:rsidR="00117D7A">
        <w:t>of</w:t>
      </w:r>
      <w:r w:rsidR="002540B3">
        <w:t xml:space="preserve"> node centrality</w:t>
      </w:r>
      <w:r w:rsidR="001B3B88">
        <w:t>.</w:t>
      </w:r>
      <w:r w:rsidR="00BE70E9">
        <w:t xml:space="preserve"> </w:t>
      </w:r>
      <w:r w:rsidR="00326502">
        <w:t xml:space="preserve">These node importance scores are used in concert with variance and condition-specific fold changes from the training dataset to calculate a metric of pathway dysregulation and hence </w:t>
      </w:r>
      <w:r w:rsidR="00645AA2">
        <w:lastRenderedPageBreak/>
        <w:t>perform pathway analysis.</w:t>
      </w:r>
      <w:r w:rsidR="003A01C1">
        <w:t xml:space="preserve"> </w:t>
      </w:r>
      <w:r w:rsidR="004B2E77">
        <w:t xml:space="preserve">We have reimplemented the BONITA Python tool in Python3, resulting in significant upgrades in speed, and use this updated tool as a basis for the </w:t>
      </w:r>
      <w:proofErr w:type="spellStart"/>
      <w:r w:rsidR="004B2E77">
        <w:t>mBONITA</w:t>
      </w:r>
      <w:proofErr w:type="spellEnd"/>
      <w:r w:rsidR="004B2E77">
        <w:t xml:space="preserve"> module. </w:t>
      </w:r>
      <w:proofErr w:type="spellStart"/>
      <w:r w:rsidR="006148C5">
        <w:t>mBONITA</w:t>
      </w:r>
      <w:proofErr w:type="spellEnd"/>
      <w:r w:rsidR="006148C5">
        <w:t xml:space="preserve"> is a three-step process that requires </w:t>
      </w:r>
      <w:r w:rsidR="0095708B">
        <w:t>four</w:t>
      </w:r>
      <w:r w:rsidR="006148C5">
        <w:t xml:space="preserve"> inputs</w:t>
      </w:r>
      <w:r w:rsidR="006C1EFC">
        <w:t xml:space="preserve"> (Figure 1)</w:t>
      </w:r>
      <w:r w:rsidR="006148C5">
        <w:t>: (1) prior knowledge network</w:t>
      </w:r>
      <w:r w:rsidR="009B0F9A">
        <w:t>s</w:t>
      </w:r>
      <w:r w:rsidR="006148C5">
        <w:t xml:space="preserve"> in graphml format, defining the topology of the signaling network(s) for which Boolean rules are to be inferred</w:t>
      </w:r>
      <w:r w:rsidR="000D5AC5">
        <w:t>,</w:t>
      </w:r>
      <w:r w:rsidR="006148C5">
        <w:t xml:space="preserve"> (2</w:t>
      </w:r>
      <w:r w:rsidR="00CF268D">
        <w:t xml:space="preserve">) </w:t>
      </w:r>
      <w:r w:rsidR="001B6BF4">
        <w:t xml:space="preserve">a </w:t>
      </w:r>
      <w:r w:rsidR="005121D2">
        <w:t>matrix of gene/protein expression value</w:t>
      </w:r>
      <w:r w:rsidR="00161471">
        <w:t xml:space="preserve">s </w:t>
      </w:r>
      <w:r w:rsidR="000D5AC5">
        <w:t xml:space="preserve">from the multi-omics datasets under consideration, (3) </w:t>
      </w:r>
      <w:r w:rsidR="00BC251B">
        <w:t>a</w:t>
      </w:r>
      <w:r w:rsidR="00484D7D">
        <w:t xml:space="preserve"> </w:t>
      </w:r>
      <w:r w:rsidR="002915E1">
        <w:t>design matrix specifying the treatment</w:t>
      </w:r>
      <w:r w:rsidR="00D67F83">
        <w:t xml:space="preserve"> for each sample in the training dataset</w:t>
      </w:r>
      <w:r w:rsidR="00931662">
        <w:t xml:space="preserve"> and (4) a </w:t>
      </w:r>
      <w:r w:rsidR="00005B2D">
        <w:t>contrast matri</w:t>
      </w:r>
      <w:r w:rsidR="005A2815">
        <w:t>x</w:t>
      </w:r>
      <w:r w:rsidR="00005B2D">
        <w:t>.</w:t>
      </w:r>
      <w:r w:rsidR="005D787C">
        <w:t xml:space="preserve"> </w:t>
      </w:r>
      <w:r w:rsidR="00E45FB1">
        <w:t xml:space="preserve">We have only tested </w:t>
      </w:r>
      <w:proofErr w:type="spellStart"/>
      <w:r w:rsidR="00E45FB1">
        <w:t>mBONITA</w:t>
      </w:r>
      <w:proofErr w:type="spellEnd"/>
      <w:r w:rsidR="00E45FB1">
        <w:t xml:space="preserve"> in scenarios where conditions are matched across all omics datasets. </w:t>
      </w:r>
      <w:r w:rsidR="004A772A">
        <w:t xml:space="preserve">In the first step, pathways are downloaded from KEGG if desired, and prepared for rule inference. </w:t>
      </w:r>
      <w:r w:rsidR="00DF601D">
        <w:t xml:space="preserve">In the second step, </w:t>
      </w:r>
      <w:r w:rsidR="004A772A">
        <w:t xml:space="preserve">Boolean rule inference is performed with a </w:t>
      </w:r>
      <w:r w:rsidR="00293725">
        <w:t>combination</w:t>
      </w:r>
      <w:r w:rsidR="004A772A">
        <w:t xml:space="preserve"> of a genetic algorithm and a local search as described previously. </w:t>
      </w:r>
      <w:r w:rsidR="00DF601D">
        <w:t xml:space="preserve">In the third and final step, </w:t>
      </w:r>
      <w:r w:rsidR="0025636B" w:rsidRPr="00251073">
        <w:rPr>
          <w:i/>
          <w:iCs/>
        </w:rPr>
        <w:t>node importance scores</w:t>
      </w:r>
      <w:r w:rsidR="0025636B">
        <w:t xml:space="preserve"> are calculated for each network by in-silico knock-ins and </w:t>
      </w:r>
      <w:proofErr w:type="gramStart"/>
      <w:r w:rsidR="0025636B">
        <w:t>knock-outs</w:t>
      </w:r>
      <w:proofErr w:type="gramEnd"/>
      <w:r w:rsidR="0025636B">
        <w:t>. These node importance scores</w:t>
      </w:r>
      <w:r w:rsidR="00921A94">
        <w:t xml:space="preserve"> are topology-specific, not condition-specific. </w:t>
      </w:r>
      <w:r w:rsidR="00776F76">
        <w:t>These scores</w:t>
      </w:r>
      <w:r w:rsidR="0025636B">
        <w:t xml:space="preserve"> are weighted by the </w:t>
      </w:r>
      <w:r w:rsidR="000F1970">
        <w:t>fold-changes for each contrast from each dataset, and by the standard deviation of the gene across each dataset, and by the strength of the evidence for that gene across all datasets</w:t>
      </w:r>
      <w:r w:rsidR="00BA6A6C">
        <w:t xml:space="preserve">, to calculate a </w:t>
      </w:r>
      <w:r w:rsidR="00BA6A6C" w:rsidRPr="006737B4">
        <w:rPr>
          <w:i/>
          <w:iCs/>
        </w:rPr>
        <w:t>node modulation score</w:t>
      </w:r>
      <w:r w:rsidR="000F1970">
        <w:t xml:space="preserve">. This means that </w:t>
      </w:r>
      <w:r w:rsidR="00B95114">
        <w:t xml:space="preserve">each gene in the pathway is assigned an </w:t>
      </w:r>
      <w:r w:rsidR="00B95114" w:rsidRPr="00A84B36">
        <w:rPr>
          <w:i/>
          <w:iCs/>
        </w:rPr>
        <w:t>evidence score</w:t>
      </w:r>
      <w:r w:rsidR="00B95114">
        <w:t xml:space="preserve"> from 1 to the number of omics datasets</w:t>
      </w:r>
      <w:r w:rsidR="006A62B0">
        <w:t>, depending on the number of omics datasets in which it has a measured non-zero abundanc</w:t>
      </w:r>
      <w:r w:rsidR="00F90AB3">
        <w:t>e</w:t>
      </w:r>
      <w:r w:rsidR="009079CB">
        <w:t>.</w:t>
      </w:r>
      <w:r w:rsidR="00921A94">
        <w:t xml:space="preserve"> </w:t>
      </w:r>
      <w:r w:rsidR="00782189">
        <w:t xml:space="preserve">A </w:t>
      </w:r>
      <w:r w:rsidR="00782189" w:rsidRPr="00BB6DEF">
        <w:rPr>
          <w:i/>
          <w:iCs/>
        </w:rPr>
        <w:t>pathway modulation score</w:t>
      </w:r>
      <w:r w:rsidR="00782189">
        <w:t xml:space="preserve"> is calculated by summing up the node modulation scores for nodes in the pathway. </w:t>
      </w:r>
      <w:r w:rsidR="00921A94">
        <w:t xml:space="preserve">A </w:t>
      </w:r>
      <w:r w:rsidR="00921A94" w:rsidRPr="0044315F">
        <w:rPr>
          <w:i/>
          <w:iCs/>
        </w:rPr>
        <w:t xml:space="preserve">p-value </w:t>
      </w:r>
      <w:r w:rsidR="00921A94">
        <w:t>is calculated by generating a distribution of the pathway modulation scores</w:t>
      </w:r>
      <w:r w:rsidR="006E334B">
        <w:t xml:space="preserve"> by resampling fold-changes, standard deviations, and evidence scores from the dataset. </w:t>
      </w:r>
      <w:r w:rsidR="004220D0">
        <w:t xml:space="preserve">In a typical </w:t>
      </w:r>
      <w:proofErr w:type="spellStart"/>
      <w:r w:rsidR="004220D0">
        <w:t>mBONITA</w:t>
      </w:r>
      <w:proofErr w:type="spellEnd"/>
      <w:r w:rsidR="004220D0">
        <w:t xml:space="preserve"> analysis, these steps are automatically performed for all KEGG pathways that overlap with the training dataset</w:t>
      </w:r>
      <w:r w:rsidR="00524F00">
        <w:t xml:space="preserve">. The outputs of this analysis are a table of p-values for each pathway in each contrast, graphml files annotated with fold-changes </w:t>
      </w:r>
      <w:r w:rsidR="00524F00">
        <w:lastRenderedPageBreak/>
        <w:t xml:space="preserve">and importance scores, ready to be imported into network visualization software such as </w:t>
      </w:r>
      <w:proofErr w:type="spellStart"/>
      <w:r w:rsidR="00524F00">
        <w:t>Cytoscape</w:t>
      </w:r>
      <w:proofErr w:type="spellEnd"/>
      <w:r w:rsidR="00524F00">
        <w:t xml:space="preserve"> or Gephi, and tables of node modulation scores for each combination of pathway and contrast. </w:t>
      </w:r>
    </w:p>
    <w:p w14:paraId="2DA47CF7" w14:textId="77777777" w:rsidR="003829A1" w:rsidRDefault="003829A1" w:rsidP="003829A1">
      <w:pPr>
        <w:pStyle w:val="Heading2"/>
        <w:spacing w:after="0"/>
      </w:pPr>
      <w:proofErr w:type="spellStart"/>
      <w:r>
        <w:t>mBONITA</w:t>
      </w:r>
      <w:proofErr w:type="spellEnd"/>
      <w:r>
        <w:t xml:space="preserve"> identifies mechanisms of hypoxia-mediated chemotaxis in RAMOS B cells </w:t>
      </w:r>
    </w:p>
    <w:p w14:paraId="575B6874" w14:textId="1E329FBB" w:rsidR="00EC2485" w:rsidRDefault="00027D19" w:rsidP="00343A87">
      <w:r>
        <w:t xml:space="preserve">We used </w:t>
      </w:r>
      <w:proofErr w:type="spellStart"/>
      <w:r>
        <w:t>mBONITA</w:t>
      </w:r>
      <w:proofErr w:type="spellEnd"/>
      <w:r>
        <w:t xml:space="preserve"> to perform an integrative pathway analysis of three omics dataset</w:t>
      </w:r>
      <w:r w:rsidR="00A4755F">
        <w:t xml:space="preserve">s generated from RAMOS B cells grown under hypoxic and </w:t>
      </w:r>
      <w:proofErr w:type="spellStart"/>
      <w:r w:rsidR="00A4755F">
        <w:t>normoxic</w:t>
      </w:r>
      <w:proofErr w:type="spellEnd"/>
      <w:r w:rsidR="00A4755F">
        <w:t xml:space="preserve"> conditions, in combination with</w:t>
      </w:r>
      <w:r w:rsidR="009831FD">
        <w:t xml:space="preserve"> treatment with the </w:t>
      </w:r>
      <w:r w:rsidR="00697758">
        <w:t>calcineurin inhibitor</w:t>
      </w:r>
      <w:r w:rsidR="009831FD">
        <w:t xml:space="preserve"> cyclosporine A (CyA)</w:t>
      </w:r>
      <w:r w:rsidR="006A292B">
        <w:t xml:space="preserve"> (Supplementary Table 1)</w:t>
      </w:r>
      <w:r w:rsidR="009831FD">
        <w:t xml:space="preserve">. </w:t>
      </w:r>
      <w:r w:rsidR="00697758">
        <w:t>The goal of this study was to identify me</w:t>
      </w:r>
      <w:r w:rsidR="00477499">
        <w:t>chanisms by which calcineurin inhibitors</w:t>
      </w:r>
      <w:r w:rsidR="0093641B">
        <w:t xml:space="preserve"> modulate oxygen-dependent chemotaxis in human B cells via the transcription factor HIF1A. </w:t>
      </w:r>
      <w:r w:rsidR="0091140E">
        <w:t xml:space="preserve">Three levels of omics data were generated – transcriptomics, proteomics, and phosphoproteomics. We have previously </w:t>
      </w:r>
      <w:r w:rsidR="004C618E">
        <w:t>shown that signaling pathways involved in cytoskeletal rearrangement are dysregulated at the proteomic and phosphoproteomic levels under these experimental conditio</w:t>
      </w:r>
      <w:r w:rsidR="00A37DEE">
        <w:t>n</w:t>
      </w:r>
      <w:r w:rsidR="002565A3">
        <w:t xml:space="preserve">s </w:t>
      </w:r>
      <w:r w:rsidR="0006080B">
        <w:fldChar w:fldCharType="begin">
          <w:fldData xml:space="preserve">PEVuZE5vdGU+PENpdGU+PEF1dGhvcj5IaWxjaGV5PC9BdXRob3I+PFllYXI+MjAxOTwvWWVhcj48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</w:fldData>
        </w:fldChar>
      </w:r>
      <w:r w:rsidR="0006080B">
        <w:instrText xml:space="preserve"> ADDIN EN.CITE </w:instrText>
      </w:r>
      <w:r w:rsidR="0006080B">
        <w:fldChar w:fldCharType="begin">
          <w:fldData xml:space="preserve">PEVuZE5vdGU+PENpdGU+PEF1dGhvcj5IaWxjaGV5PC9BdXRob3I+PFllYXI+MjAxOTwvWWVhcj48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</w:fldData>
        </w:fldChar>
      </w:r>
      <w:r w:rsidR="0006080B">
        <w:instrText xml:space="preserve"> ADDIN EN.CITE.DATA </w:instrText>
      </w:r>
      <w:r w:rsidR="0006080B">
        <w:fldChar w:fldCharType="end"/>
      </w:r>
      <w:r w:rsidR="0006080B">
        <w:fldChar w:fldCharType="separate"/>
      </w:r>
      <w:r w:rsidR="0006080B">
        <w:rPr>
          <w:noProof/>
        </w:rPr>
        <w:t>(20, 21)</w:t>
      </w:r>
      <w:r w:rsidR="0006080B">
        <w:fldChar w:fldCharType="end"/>
      </w:r>
      <w:r w:rsidR="0006080B">
        <w:t xml:space="preserve">. </w:t>
      </w:r>
      <w:r w:rsidR="00220C7E">
        <w:t xml:space="preserve">However, these effects were not apparent at the transcriptomic level either through differential expression analysis (Supplementary Figure 1A-B) or over-representation analysis of differentially expressed genes (Supplementary Figure 1C). </w:t>
      </w:r>
      <w:r w:rsidR="000F5AD7">
        <w:t>These discrepancies suggested that an integrative pathway analysis that took all three levels of available omics data</w:t>
      </w:r>
      <w:r w:rsidR="00143EFA">
        <w:t xml:space="preserve"> into account would provide </w:t>
      </w:r>
      <w:r w:rsidR="00483F40">
        <w:t xml:space="preserve">more insights into the mechanisms underlying the observed phenotypes of modulated cell migration. </w:t>
      </w:r>
      <w:r w:rsidR="00F16EF2">
        <w:t xml:space="preserve">Datasets were processed as described in the Methods. </w:t>
      </w:r>
      <w:r w:rsidR="00B868B0">
        <w:t xml:space="preserve">We considered only conditions that were profiled in all three datasets (Supplementary Table 1). </w:t>
      </w:r>
      <w:r w:rsidR="001159B7">
        <w:t xml:space="preserve">Preliminary analysis showed that </w:t>
      </w:r>
      <w:r w:rsidR="008F64EC">
        <w:t xml:space="preserve">there were significant differences in the number of molecular entities profiled in the three datasets. Only 1505 genes were profiled in all three datasets out of a total of </w:t>
      </w:r>
      <w:r w:rsidR="0060301B" w:rsidRPr="0060301B">
        <w:t>17846</w:t>
      </w:r>
      <w:r w:rsidR="0060301B">
        <w:t xml:space="preserve"> profiled </w:t>
      </w:r>
      <w:r w:rsidR="0060301B">
        <w:lastRenderedPageBreak/>
        <w:t xml:space="preserve">genes (Figure 1A). </w:t>
      </w:r>
      <w:r w:rsidR="00BF5C3D">
        <w:t xml:space="preserve">In addition, the measured abundances of these 1505 genes had a </w:t>
      </w:r>
      <w:r w:rsidR="00BC69A6">
        <w:t xml:space="preserve">low </w:t>
      </w:r>
      <w:r w:rsidR="00DF27FB">
        <w:t xml:space="preserve">Spearman </w:t>
      </w:r>
      <w:r w:rsidR="00BC69A6">
        <w:t>correlation across datasets</w:t>
      </w:r>
      <w:r w:rsidR="001E778A">
        <w:t xml:space="preserve"> even when separated by condition</w:t>
      </w:r>
      <w:r w:rsidR="00BC69A6">
        <w:t>, in line with previous studies</w:t>
      </w:r>
      <w:r w:rsidR="00B8187E">
        <w:t xml:space="preserve"> </w:t>
      </w:r>
      <w:r w:rsidR="00B8187E" w:rsidRPr="005D3ACB">
        <w:rPr>
          <w:highlight w:val="yellow"/>
        </w:rPr>
        <w:t>(move to discussion)</w:t>
      </w:r>
      <w:r w:rsidR="00271431">
        <w:t>, ran</w:t>
      </w:r>
      <w:r w:rsidR="0008693C">
        <w:t>g</w:t>
      </w:r>
      <w:r w:rsidR="00271431">
        <w:t xml:space="preserve">ing from </w:t>
      </w:r>
      <w:r w:rsidR="00DF27FB">
        <w:t xml:space="preserve">x-y, </w:t>
      </w:r>
      <w:proofErr w:type="spellStart"/>
      <w:r w:rsidR="00DF27FB">
        <w:t>pvalue</w:t>
      </w:r>
      <w:proofErr w:type="spellEnd"/>
      <w:r w:rsidR="00DF27FB">
        <w:t xml:space="preserve"> &lt; z </w:t>
      </w:r>
      <w:r w:rsidR="00DF27FB" w:rsidRPr="005D3ACB">
        <w:rPr>
          <w:highlight w:val="yellow"/>
        </w:rPr>
        <w:t xml:space="preserve">(insert values from </w:t>
      </w:r>
      <w:proofErr w:type="spellStart"/>
      <w:r w:rsidR="00DF27FB" w:rsidRPr="005D3ACB">
        <w:rPr>
          <w:highlight w:val="yellow"/>
        </w:rPr>
        <w:t>Jupyter</w:t>
      </w:r>
      <w:proofErr w:type="spellEnd"/>
      <w:r w:rsidR="00DF27FB" w:rsidRPr="005D3ACB">
        <w:rPr>
          <w:highlight w:val="yellow"/>
        </w:rPr>
        <w:t xml:space="preserve"> notebook here)</w:t>
      </w:r>
      <w:r w:rsidR="005D3ACB">
        <w:t xml:space="preserve"> (Figure 1B)</w:t>
      </w:r>
      <w:r w:rsidR="00B8187E">
        <w:t>.</w:t>
      </w:r>
      <w:r w:rsidR="00086C9E">
        <w:t xml:space="preserve"> </w:t>
      </w:r>
      <w:r w:rsidR="00591A41">
        <w:t xml:space="preserve">We then performed pathway analysis with </w:t>
      </w:r>
      <w:proofErr w:type="spellStart"/>
      <w:r w:rsidR="00591A41">
        <w:t>mBONITA</w:t>
      </w:r>
      <w:proofErr w:type="spellEnd"/>
      <w:r w:rsidR="00591A41">
        <w:t xml:space="preserve"> on the integrated omics datasets</w:t>
      </w:r>
      <w:r w:rsidR="0056448C">
        <w:t xml:space="preserve"> and identified pathways dysregulated in three contrasts</w:t>
      </w:r>
      <w:r w:rsidR="00495028">
        <w:t xml:space="preserve"> (Figure 1C</w:t>
      </w:r>
      <w:r w:rsidR="00763EBD">
        <w:t>, Supplementary File 1</w:t>
      </w:r>
      <w:r w:rsidR="00495028">
        <w:t>)</w:t>
      </w:r>
      <w:r w:rsidR="0056448C">
        <w:t>.</w:t>
      </w:r>
      <w:r w:rsidR="00495028">
        <w:t xml:space="preserve"> </w:t>
      </w:r>
      <w:proofErr w:type="spellStart"/>
      <w:r w:rsidR="0018041C">
        <w:t>mBONITA</w:t>
      </w:r>
      <w:proofErr w:type="spellEnd"/>
      <w:r w:rsidR="0018041C">
        <w:t xml:space="preserve"> identified that </w:t>
      </w:r>
      <w:r w:rsidR="0079786E">
        <w:t xml:space="preserve">the HIF1-A signaling pathway is dysregulated between samples grown at </w:t>
      </w:r>
      <w:r w:rsidR="00642463">
        <w:t>1% oxygen without CyA and those grown at 1% oxygen with CyA, and the chemokine signaling pathway</w:t>
      </w:r>
      <w:r w:rsidR="00DE7A4C">
        <w:t xml:space="preserve"> is dysregulated between samples grown at 1% oxygen without CyA and those grown at 1% oxygen with Cy</w:t>
      </w:r>
      <w:r w:rsidR="0045239E">
        <w:t>A</w:t>
      </w:r>
      <w:r w:rsidR="00232733">
        <w:t>. Other dysregulated pathways include the progesterone-mediated oocyte maturation, oocyte meiosis and breast cancer pathways, all of whic</w:t>
      </w:r>
      <w:r w:rsidR="003C708D">
        <w:t xml:space="preserve">h </w:t>
      </w:r>
      <w:r w:rsidR="00712ACA">
        <w:t xml:space="preserve">include many nodes </w:t>
      </w:r>
      <w:r w:rsidR="003C708D">
        <w:t xml:space="preserve">linked to the MAPK signaling pathway. </w:t>
      </w:r>
      <w:r w:rsidR="006C18FB">
        <w:t xml:space="preserve">The long-term depression pathway, which </w:t>
      </w:r>
      <w:r w:rsidR="004B6B88">
        <w:t>includes components of the</w:t>
      </w:r>
      <w:r w:rsidR="0068699D">
        <w:t xml:space="preserve"> calcium signaling</w:t>
      </w:r>
      <w:r w:rsidR="004B6B88">
        <w:t xml:space="preserve"> pathway, is also dysregulated between samples grown at 1% and 19% oxygen without cyclosporine. </w:t>
      </w:r>
      <w:r w:rsidR="00D14F5A">
        <w:t xml:space="preserve">This small list of pathways identified by </w:t>
      </w:r>
      <w:proofErr w:type="spellStart"/>
      <w:r w:rsidR="00D14F5A">
        <w:t>mBONITA</w:t>
      </w:r>
      <w:proofErr w:type="spellEnd"/>
      <w:r w:rsidR="00D14F5A">
        <w:t xml:space="preserve"> is highly</w:t>
      </w:r>
      <w:r w:rsidR="00CF19D6">
        <w:t xml:space="preserve"> interpretable and </w:t>
      </w:r>
      <w:r w:rsidR="00D14F5A">
        <w:t>specific</w:t>
      </w:r>
      <w:r w:rsidR="00CF19D6">
        <w:t xml:space="preserve"> to the condition under study</w:t>
      </w:r>
      <w:r w:rsidR="00D14F5A">
        <w:t>.</w:t>
      </w:r>
    </w:p>
    <w:p w14:paraId="2941D37B" w14:textId="2886F6E3" w:rsidR="00805FA9" w:rsidRDefault="00805FA9" w:rsidP="00587F4D">
      <w:pPr>
        <w:pStyle w:val="Heading2"/>
        <w:spacing w:after="0"/>
      </w:pPr>
      <w:r w:rsidRPr="00126AA8">
        <w:t>Pathway</w:t>
      </w:r>
      <w:r>
        <w:t xml:space="preserve">-based prioritization of genes in </w:t>
      </w:r>
      <w:r w:rsidR="007D2F34">
        <w:t>a signaling netw</w:t>
      </w:r>
      <w:r w:rsidR="007D5C34">
        <w:t xml:space="preserve">ork </w:t>
      </w:r>
      <w:r w:rsidR="0028107D">
        <w:t xml:space="preserve">with </w:t>
      </w:r>
      <w:proofErr w:type="spellStart"/>
      <w:r w:rsidR="0028107D">
        <w:t>mBONITA</w:t>
      </w:r>
      <w:proofErr w:type="spellEnd"/>
    </w:p>
    <w:p w14:paraId="054ABD65" w14:textId="04B4E2DA" w:rsidR="00174239" w:rsidRDefault="00174239" w:rsidP="00174239">
      <w:pPr>
        <w:spacing w:after="0"/>
        <w:rPr>
          <w:rFonts w:eastAsia="Arial"/>
          <w:lang w:val="en"/>
        </w:rPr>
      </w:pPr>
      <w:r w:rsidRPr="000F7A14">
        <w:rPr>
          <w:rFonts w:eastAsia="Arial"/>
          <w:lang w:val="en"/>
        </w:rPr>
        <w:t>We used BONITA</w:t>
      </w:r>
      <w:r w:rsidR="0059305F">
        <w:rPr>
          <w:rFonts w:eastAsia="Arial"/>
          <w:lang w:val="en"/>
        </w:rPr>
        <w:t>’s rule determination algorithm BONITA-RD</w:t>
      </w:r>
      <w:r w:rsidRPr="000F7A14">
        <w:rPr>
          <w:rFonts w:eastAsia="Arial"/>
          <w:lang w:val="en"/>
        </w:rPr>
        <w:t xml:space="preserve"> to identify Boolean rules for all three datasets</w:t>
      </w:r>
      <w:r w:rsidR="00201CD7">
        <w:rPr>
          <w:rFonts w:eastAsia="Arial"/>
          <w:lang w:val="en"/>
        </w:rPr>
        <w:t xml:space="preserve"> as well as an integrated dataset</w:t>
      </w:r>
      <w:r w:rsidRPr="000F7A14">
        <w:rPr>
          <w:rFonts w:eastAsia="Arial"/>
          <w:lang w:val="en"/>
        </w:rPr>
        <w:t xml:space="preserve"> as described in the Methods. </w:t>
      </w:r>
      <w:r w:rsidR="001048BB">
        <w:rPr>
          <w:rFonts w:eastAsia="Arial"/>
          <w:lang w:val="en"/>
        </w:rPr>
        <w:t>T</w:t>
      </w:r>
      <w:r w:rsidRPr="000F7A14">
        <w:rPr>
          <w:rFonts w:eastAsia="Arial"/>
          <w:lang w:val="en"/>
        </w:rPr>
        <w:t>he average size of the equivalent rule set (ERS) for nodes with in-degree &gt;= 3, which is used as a proxy for BONITA</w:t>
      </w:r>
      <w:r w:rsidR="0059305F">
        <w:rPr>
          <w:rFonts w:eastAsia="Arial"/>
          <w:lang w:val="en"/>
        </w:rPr>
        <w:t>-RD</w:t>
      </w:r>
      <w:r w:rsidRPr="000F7A14">
        <w:rPr>
          <w:rFonts w:eastAsia="Arial"/>
          <w:lang w:val="en"/>
        </w:rPr>
        <w:t>’s ability to narrow down the state space of Boolean rules, was significantly different for the same networks between different datasets (t-test, adjusted p-value &lt; 0.05)</w:t>
      </w:r>
      <w:r w:rsidR="007F6FBC">
        <w:rPr>
          <w:rFonts w:eastAsia="Arial"/>
          <w:lang w:val="en"/>
        </w:rPr>
        <w:t xml:space="preserve"> (Supplementary Figure 2A)</w:t>
      </w:r>
      <w:r w:rsidRPr="000F7A14">
        <w:rPr>
          <w:rFonts w:eastAsia="Arial"/>
          <w:lang w:val="en"/>
        </w:rPr>
        <w:t xml:space="preserve">. </w:t>
      </w:r>
      <w:r w:rsidR="00952D7D">
        <w:rPr>
          <w:rFonts w:eastAsia="Arial"/>
          <w:lang w:val="en"/>
        </w:rPr>
        <w:t>We found that BONITA</w:t>
      </w:r>
      <w:r w:rsidR="00D06845">
        <w:rPr>
          <w:rFonts w:eastAsia="Arial"/>
          <w:lang w:val="en"/>
        </w:rPr>
        <w:t>-RD</w:t>
      </w:r>
      <w:r w:rsidR="00952D7D">
        <w:rPr>
          <w:rFonts w:eastAsia="Arial"/>
          <w:lang w:val="en"/>
        </w:rPr>
        <w:t xml:space="preserve">’s rule inference algorithm inferred </w:t>
      </w:r>
      <w:r w:rsidR="00952D7D">
        <w:rPr>
          <w:rFonts w:eastAsia="Arial"/>
          <w:lang w:val="en"/>
        </w:rPr>
        <w:lastRenderedPageBreak/>
        <w:t>smaller (and hence more high-confidence) rule sets</w:t>
      </w:r>
      <w:r w:rsidR="00E946C5">
        <w:rPr>
          <w:rFonts w:eastAsia="Arial"/>
          <w:lang w:val="en"/>
        </w:rPr>
        <w:t xml:space="preserve"> when omics datasets were combined to form a single training dataset (Supplementary Figure 2A). </w:t>
      </w:r>
      <w:r w:rsidRPr="000F7A14">
        <w:rPr>
          <w:rFonts w:eastAsia="Arial"/>
          <w:lang w:val="en"/>
        </w:rPr>
        <w:t xml:space="preserve">We also </w:t>
      </w:r>
      <w:r w:rsidR="00830EF1">
        <w:rPr>
          <w:rFonts w:eastAsia="Arial"/>
          <w:lang w:val="en"/>
        </w:rPr>
        <w:t>calculated node importance scores using BONITA</w:t>
      </w:r>
      <w:r w:rsidR="004B657C">
        <w:rPr>
          <w:rFonts w:eastAsia="Arial"/>
          <w:lang w:val="en"/>
        </w:rPr>
        <w:t xml:space="preserve"> using each training</w:t>
      </w:r>
      <w:r w:rsidRPr="000F7A14">
        <w:rPr>
          <w:rFonts w:eastAsia="Arial"/>
          <w:lang w:val="en"/>
        </w:rPr>
        <w:t xml:space="preserve"> dataset and found </w:t>
      </w:r>
      <w:r w:rsidR="00073DA3">
        <w:rPr>
          <w:rFonts w:eastAsia="Arial"/>
          <w:lang w:val="en"/>
        </w:rPr>
        <w:t xml:space="preserve">that </w:t>
      </w:r>
      <w:r w:rsidR="004B657C">
        <w:rPr>
          <w:rFonts w:eastAsia="Arial"/>
          <w:lang w:val="en"/>
        </w:rPr>
        <w:t>importance scores</w:t>
      </w:r>
      <w:r w:rsidR="00073DA3">
        <w:rPr>
          <w:rFonts w:eastAsia="Arial"/>
          <w:lang w:val="en"/>
        </w:rPr>
        <w:t xml:space="preserve"> were highly correlated</w:t>
      </w:r>
      <w:r w:rsidRPr="000F7A14">
        <w:rPr>
          <w:rFonts w:eastAsia="Arial"/>
          <w:lang w:val="en"/>
        </w:rPr>
        <w:t xml:space="preserve"> </w:t>
      </w:r>
      <w:r w:rsidR="004B657C">
        <w:rPr>
          <w:rFonts w:eastAsia="Arial"/>
          <w:lang w:val="en"/>
        </w:rPr>
        <w:t xml:space="preserve">between datasets </w:t>
      </w:r>
      <w:r w:rsidRPr="000F7A14">
        <w:rPr>
          <w:rFonts w:eastAsia="Arial"/>
          <w:lang w:val="en"/>
        </w:rPr>
        <w:t>(</w:t>
      </w:r>
      <w:r w:rsidR="00B67398">
        <w:rPr>
          <w:rFonts w:eastAsia="Arial"/>
          <w:lang w:val="en"/>
        </w:rPr>
        <w:t xml:space="preserve">Supplementary </w:t>
      </w:r>
      <w:r w:rsidRPr="000F7A14">
        <w:rPr>
          <w:rFonts w:eastAsia="Arial"/>
          <w:lang w:val="en"/>
        </w:rPr>
        <w:t>Figure 2B</w:t>
      </w:r>
      <w:r w:rsidR="00073DA3">
        <w:rPr>
          <w:rFonts w:eastAsia="Arial"/>
          <w:lang w:val="en"/>
        </w:rPr>
        <w:t>, Supplementary Table 3</w:t>
      </w:r>
      <w:r w:rsidRPr="000F7A14">
        <w:rPr>
          <w:rFonts w:eastAsia="Arial"/>
          <w:lang w:val="en"/>
        </w:rPr>
        <w:t xml:space="preserve">). </w:t>
      </w:r>
      <w:r w:rsidR="00CB47F0">
        <w:rPr>
          <w:rFonts w:eastAsia="Arial"/>
          <w:lang w:val="en"/>
        </w:rPr>
        <w:t xml:space="preserve">We note that node importance scores are independent of </w:t>
      </w:r>
      <w:r w:rsidR="008D3C5F">
        <w:rPr>
          <w:rFonts w:eastAsia="Arial"/>
          <w:lang w:val="en"/>
        </w:rPr>
        <w:t xml:space="preserve">dataset-specific fold changes and are dependent solely on network topology and inferred Boolean rules. </w:t>
      </w:r>
      <w:r w:rsidRPr="000F7A14">
        <w:rPr>
          <w:rFonts w:eastAsia="Arial"/>
          <w:lang w:val="en"/>
        </w:rPr>
        <w:t>Both these observations underscore the difference in signaling information that can be obtained from these molecular layers and the importance of a meaningful combination of abundance measures to learn node importance scores.</w:t>
      </w:r>
    </w:p>
    <w:p w14:paraId="5CBA3ACE" w14:textId="459C031A" w:rsidR="00174239" w:rsidRPr="00174239" w:rsidRDefault="00A77F9F" w:rsidP="00174239">
      <w:r>
        <w:t xml:space="preserve">We demonstrate the effectiveness and interpretability of </w:t>
      </w:r>
      <w:proofErr w:type="spellStart"/>
      <w:r>
        <w:t>mBONITA’s</w:t>
      </w:r>
      <w:proofErr w:type="spellEnd"/>
      <w:r>
        <w:t xml:space="preserve"> node modulation score on a </w:t>
      </w:r>
      <w:r w:rsidR="001554D6">
        <w:t xml:space="preserve">previously-described </w:t>
      </w:r>
      <w:r>
        <w:t xml:space="preserve">custom network describing </w:t>
      </w:r>
      <w:r w:rsidR="00653769" w:rsidRPr="00653769">
        <w:t xml:space="preserve">the </w:t>
      </w:r>
      <w:r w:rsidR="001554D6">
        <w:t xml:space="preserve">HIF1A-mediated </w:t>
      </w:r>
      <w:r w:rsidR="00653769" w:rsidRPr="00653769">
        <w:t>response of B cells</w:t>
      </w:r>
      <w:r w:rsidR="001554D6">
        <w:t xml:space="preserve"> to hypoxia and treatment with CyA</w:t>
      </w:r>
      <w:r w:rsidR="00A821CB">
        <w:t xml:space="preserve"> </w:t>
      </w:r>
      <w:r w:rsidR="00A821CB">
        <w:fldChar w:fldCharType="begin"/>
      </w:r>
      <w:r w:rsidR="00A821CB">
        <w:instrText xml:space="preserve"> ADDIN EN.CITE &lt;EndNote&gt;&lt;Cite&gt;&lt;Author&gt;Hilchey&lt;/Author&gt;&lt;Year&gt;2022&lt;/Year&gt;&lt;RecNum&gt;1317&lt;/RecNum&gt;&lt;DisplayText&gt;(6)&lt;/DisplayText&gt;&lt;record&gt;&lt;rec-number&gt;1317&lt;/rec-number&gt;&lt;foreign-keys&gt;&lt;key app="EN" db-id="pp0rrsras9s2pveppp45002bszs9afsexvz0" timestamp="1648928288" guid="4c315ac6-e14e-4123-9040-d2ca98eb7a50"&gt;131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A821CB">
        <w:fldChar w:fldCharType="separate"/>
      </w:r>
      <w:r w:rsidR="00A821CB">
        <w:rPr>
          <w:noProof/>
        </w:rPr>
        <w:t>(6)</w:t>
      </w:r>
      <w:r w:rsidR="00A821CB">
        <w:fldChar w:fldCharType="end"/>
      </w:r>
      <w:r w:rsidR="00A821CB">
        <w:t xml:space="preserve"> (Supplementary Table 2).</w:t>
      </w:r>
      <w:r w:rsidR="001F6522">
        <w:t xml:space="preserve"> </w:t>
      </w:r>
      <w:r w:rsidR="001F6522" w:rsidRPr="001F6522">
        <w:rPr>
          <w:highlight w:val="yellow"/>
        </w:rPr>
        <w:t>(Results pending – experiment still running, placeholder figure</w:t>
      </w:r>
      <w:r w:rsidR="00EC230E">
        <w:rPr>
          <w:highlight w:val="yellow"/>
        </w:rPr>
        <w:t xml:space="preserve"> on slide #7</w:t>
      </w:r>
      <w:r w:rsidR="001F6522" w:rsidRPr="001F6522">
        <w:rPr>
          <w:highlight w:val="yellow"/>
        </w:rPr>
        <w:t>)</w:t>
      </w:r>
      <w:r w:rsidR="001554D6">
        <w:t xml:space="preserve">. </w:t>
      </w:r>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Pr="00535BC8" w:rsidRDefault="00167D2D" w:rsidP="00587F4D">
      <w:pPr>
        <w:spacing w:after="0"/>
        <w:rPr>
          <w:rFonts w:eastAsia="Arial"/>
          <w:b/>
          <w:bCs/>
          <w:lang w:val="en"/>
        </w:rPr>
      </w:pPr>
      <w:r w:rsidRPr="00535BC8">
        <w:rPr>
          <w:rFonts w:eastAsia="Arial"/>
          <w:b/>
          <w:bCs/>
          <w:lang w:val="en"/>
        </w:rPr>
        <w:t>Outline:</w:t>
      </w:r>
    </w:p>
    <w:p w14:paraId="091E9569" w14:textId="77777777" w:rsidR="00167D2D" w:rsidRDefault="00167D2D" w:rsidP="00587F4D">
      <w:pPr>
        <w:spacing w:after="0"/>
        <w:rPr>
          <w:rFonts w:eastAsia="Arial"/>
          <w:lang w:val="en"/>
        </w:rPr>
      </w:pPr>
      <w:r>
        <w:rPr>
          <w:rFonts w:eastAsia="Arial"/>
          <w:lang w:val="en"/>
        </w:rPr>
        <w:tab/>
        <w:t xml:space="preserve">Rule inference – </w:t>
      </w:r>
      <w:proofErr w:type="spellStart"/>
      <w:r>
        <w:rPr>
          <w:rFonts w:eastAsia="Arial"/>
          <w:lang w:val="en"/>
        </w:rPr>
        <w:t>mBONITA</w:t>
      </w:r>
      <w:proofErr w:type="spellEnd"/>
      <w:r>
        <w:rPr>
          <w:rFonts w:eastAsia="Arial"/>
          <w:lang w:val="en"/>
        </w:rPr>
        <w:t xml:space="preserve">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w:t>
      </w:r>
      <w:proofErr w:type="spellStart"/>
      <w:r>
        <w:rPr>
          <w:rFonts w:eastAsia="Arial"/>
          <w:lang w:val="en"/>
        </w:rPr>
        <w:t>mBONITA</w:t>
      </w:r>
      <w:proofErr w:type="spellEnd"/>
      <w:r>
        <w:rPr>
          <w:rFonts w:eastAsia="Arial"/>
          <w:lang w:val="en"/>
        </w:rPr>
        <w:t xml:space="preserve"> prioritizes genes </w:t>
      </w:r>
      <w:r w:rsidR="00B22B11">
        <w:rPr>
          <w:rFonts w:eastAsia="Arial"/>
          <w:lang w:val="en"/>
        </w:rPr>
        <w:t>according to their influence over signal flow</w:t>
      </w:r>
    </w:p>
    <w:p w14:paraId="05721DAF" w14:textId="4C277CDF"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906F2AB" w14:textId="2A8C9FBD" w:rsidR="002336DE" w:rsidRDefault="008879A1" w:rsidP="00587F4D">
      <w:pPr>
        <w:pStyle w:val="Heading2"/>
        <w:spacing w:after="0"/>
      </w:pPr>
      <w:r>
        <w:t xml:space="preserve">Benchmarking of pathway analysis with </w:t>
      </w:r>
      <w:proofErr w:type="spellStart"/>
      <w:r>
        <w:t>mBONITA</w:t>
      </w:r>
      <w:proofErr w:type="spellEnd"/>
    </w:p>
    <w:p w14:paraId="11DC95C8" w14:textId="1BC7C37D" w:rsidR="00425D62" w:rsidRPr="00A3624B" w:rsidRDefault="00BD695F" w:rsidP="00A3624B">
      <w:r>
        <w:t xml:space="preserve">We compared </w:t>
      </w:r>
      <w:proofErr w:type="spellStart"/>
      <w:r>
        <w:t>mBONITA</w:t>
      </w:r>
      <w:proofErr w:type="spellEnd"/>
      <w:r>
        <w:t xml:space="preserve"> to five other pathway analysis methods</w:t>
      </w:r>
      <w:r w:rsidR="00E469FD">
        <w:t xml:space="preserve"> as described in the Methods</w:t>
      </w:r>
      <w:r>
        <w:t xml:space="preserve"> – </w:t>
      </w:r>
      <w:proofErr w:type="spellStart"/>
      <w:r>
        <w:t>ActivePathways</w:t>
      </w:r>
      <w:proofErr w:type="spellEnd"/>
      <w:r w:rsidR="002C4365">
        <w:t xml:space="preserve"> </w:t>
      </w:r>
      <w:r w:rsidR="0032155B">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32155B">
        <w:instrText xml:space="preserve"> ADDIN EN.CITE </w:instrText>
      </w:r>
      <w:r w:rsidR="0032155B">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32155B">
        <w:instrText xml:space="preserve"> ADDIN EN.CITE.DATA </w:instrText>
      </w:r>
      <w:r w:rsidR="0032155B">
        <w:fldChar w:fldCharType="end"/>
      </w:r>
      <w:r w:rsidR="0032155B">
        <w:fldChar w:fldCharType="separate"/>
      </w:r>
      <w:r w:rsidR="0032155B">
        <w:rPr>
          <w:noProof/>
        </w:rPr>
        <w:t>(16)</w:t>
      </w:r>
      <w:r w:rsidR="0032155B">
        <w:fldChar w:fldCharType="end"/>
      </w:r>
      <w:r>
        <w:t xml:space="preserve">, CAMERA in combination with Fisher’s method of p-value combination as </w:t>
      </w:r>
      <w:r>
        <w:lastRenderedPageBreak/>
        <w:t xml:space="preserve">suggested by the authors of </w:t>
      </w:r>
      <w:proofErr w:type="spellStart"/>
      <w:r>
        <w:t>ReactomeGSA</w:t>
      </w:r>
      <w:proofErr w:type="spellEnd"/>
      <w:r w:rsidR="0032155B">
        <w:t xml:space="preserve"> </w:t>
      </w:r>
      <w:r w:rsidR="0032155B">
        <w:fldChar w:fldCharType="begin">
          <w:fldData xml:space="preserve">PEVuZE5vdGU+PENpdGU+PEF1dGhvcj5XdTwvQXV0aG9yPjxZZWFyPjIwMTI8L1llYXI+PFJlY051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</w:fldData>
        </w:fldChar>
      </w:r>
      <w:r w:rsidR="0032155B">
        <w:instrText xml:space="preserve"> ADDIN EN.CITE </w:instrText>
      </w:r>
      <w:r w:rsidR="0032155B">
        <w:fldChar w:fldCharType="begin">
          <w:fldData xml:space="preserve">PEVuZE5vdGU+PENpdGU+PEF1dGhvcj5XdTwvQXV0aG9yPjxZZWFyPjIwMTI8L1llYXI+PFJlY051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</w:fldData>
        </w:fldChar>
      </w:r>
      <w:r w:rsidR="0032155B">
        <w:instrText xml:space="preserve"> ADDIN EN.CITE.DATA </w:instrText>
      </w:r>
      <w:r w:rsidR="0032155B">
        <w:fldChar w:fldCharType="end"/>
      </w:r>
      <w:r w:rsidR="0032155B">
        <w:fldChar w:fldCharType="separate"/>
      </w:r>
      <w:r w:rsidR="0032155B">
        <w:rPr>
          <w:noProof/>
        </w:rPr>
        <w:t>(13, 14)</w:t>
      </w:r>
      <w:r w:rsidR="0032155B">
        <w:fldChar w:fldCharType="end"/>
      </w:r>
      <w:r>
        <w:t>, PaintOmics4</w:t>
      </w:r>
      <w:r w:rsidR="0032155B">
        <w:t xml:space="preserve"> </w:t>
      </w:r>
      <w:r w:rsidR="0032155B">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32155B">
        <w:instrText xml:space="preserve"> ADDIN EN.CITE </w:instrText>
      </w:r>
      <w:r w:rsidR="0032155B">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32155B">
        <w:instrText xml:space="preserve"> ADDIN EN.CITE.DATA </w:instrText>
      </w:r>
      <w:r w:rsidR="0032155B">
        <w:fldChar w:fldCharType="end"/>
      </w:r>
      <w:r w:rsidR="0032155B">
        <w:fldChar w:fldCharType="separate"/>
      </w:r>
      <w:r w:rsidR="0032155B">
        <w:rPr>
          <w:noProof/>
        </w:rPr>
        <w:t>(11, 12)</w:t>
      </w:r>
      <w:r w:rsidR="0032155B">
        <w:fldChar w:fldCharType="end"/>
      </w:r>
      <w:r>
        <w:t xml:space="preserve">, </w:t>
      </w:r>
      <w:proofErr w:type="spellStart"/>
      <w:r>
        <w:t>leapR</w:t>
      </w:r>
      <w:proofErr w:type="spellEnd"/>
      <w:r w:rsidR="0032155B">
        <w:t xml:space="preserve"> </w:t>
      </w:r>
      <w:r w:rsidR="0032155B">
        <w:fldChar w:fldCharType="begin"/>
      </w:r>
      <w:r w:rsidR="0032155B">
        <w:instrText xml:space="preserve"> ADDIN EN.CITE &lt;EndNote&gt;&lt;Cite&gt;&lt;Author&gt;Danna&lt;/Author&gt;&lt;Year&gt;2021&lt;/Year&gt;&lt;RecNum&gt;1549&lt;/RecNum&gt;&lt;DisplayText&gt;(15)&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32155B">
        <w:fldChar w:fldCharType="separate"/>
      </w:r>
      <w:r w:rsidR="0032155B">
        <w:rPr>
          <w:noProof/>
        </w:rPr>
        <w:t>(15)</w:t>
      </w:r>
      <w:r w:rsidR="0032155B">
        <w:fldChar w:fldCharType="end"/>
      </w:r>
      <w:r>
        <w:t>, and</w:t>
      </w:r>
      <w:r w:rsidR="00C956AD">
        <w:t xml:space="preserve"> the original</w:t>
      </w:r>
      <w:r>
        <w:t xml:space="preserve"> BONITA </w:t>
      </w:r>
      <w:r w:rsidR="00C956AD">
        <w:t xml:space="preserve">pathway analysis </w:t>
      </w:r>
      <w:r>
        <w:t>in combination with Fisher’s method of p-value combination</w:t>
      </w:r>
      <w:r w:rsidR="00DE1317">
        <w:t xml:space="preserve"> </w:t>
      </w:r>
      <w:r w:rsidR="00DE1317">
        <w:fldChar w:fldCharType="begin"/>
      </w:r>
      <w:r w:rsidR="00DE1317">
        <w:instrText xml:space="preserve"> ADDIN EN.CITE &lt;EndNote&gt;&lt;Cite&gt;&lt;Author&gt;Palli&lt;/Author&gt;&lt;Year&gt;2019&lt;/Year&gt;&lt;RecNum&gt;1342&lt;/RecNum&gt;&lt;DisplayText&gt;(17)&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DE1317">
        <w:fldChar w:fldCharType="separate"/>
      </w:r>
      <w:r w:rsidR="00DE1317">
        <w:rPr>
          <w:noProof/>
        </w:rPr>
        <w:t>(17)</w:t>
      </w:r>
      <w:r w:rsidR="00DE1317">
        <w:fldChar w:fldCharType="end"/>
      </w:r>
      <w:r>
        <w:t xml:space="preserve">. </w:t>
      </w:r>
      <w:r w:rsidR="0001785C">
        <w:t>Complete pathway analysis results with each of these methods are presented in the Supplementary Data (</w:t>
      </w:r>
      <w:r w:rsidR="005F6152">
        <w:t xml:space="preserve">Supplementary Figures 4-8, Supplementary </w:t>
      </w:r>
      <w:r w:rsidR="00E85435">
        <w:t>Files 2-6</w:t>
      </w:r>
      <w:r w:rsidR="0001785C">
        <w:t>).</w:t>
      </w:r>
      <w:r w:rsidR="002067EF">
        <w:t xml:space="preserve"> Across all three tested contrasts, the original BONITA pathway analysis returned the largest number of significantly dysregulated pathways (Benjamini-Hochberg adjusted p-value &lt; 0.05)</w:t>
      </w:r>
      <w:r w:rsidR="00347138">
        <w:t xml:space="preserve"> (Figure 4A-C)</w:t>
      </w:r>
      <w:r w:rsidR="002067EF">
        <w:t>.</w:t>
      </w:r>
      <w:r w:rsidR="002D28DE">
        <w:t xml:space="preserve"> Most of these pathways were only identified by the original BONITA pathway </w:t>
      </w:r>
      <w:r w:rsidR="00CC4254">
        <w:t>analysis and</w:t>
      </w:r>
      <w:r w:rsidR="002D28DE">
        <w:t xml:space="preserve"> represented </w:t>
      </w:r>
      <w:r w:rsidR="00CC4254">
        <w:t>a</w:t>
      </w:r>
      <w:r w:rsidR="002D28DE">
        <w:t xml:space="preserve"> large fraction of the total number of KEGG pathways, suggesting that these results are non-specific.</w:t>
      </w:r>
      <w:r w:rsidR="002067EF">
        <w:t xml:space="preserve"> </w:t>
      </w:r>
      <w:proofErr w:type="spellStart"/>
      <w:r w:rsidR="002067EF">
        <w:t>LeapR</w:t>
      </w:r>
      <w:proofErr w:type="spellEnd"/>
      <w:r w:rsidR="002067EF">
        <w:t xml:space="preserve"> did not identify any dysregulated pathways.</w:t>
      </w:r>
      <w:r w:rsidR="002D28DE">
        <w:t xml:space="preserve"> </w:t>
      </w:r>
      <w:proofErr w:type="spellStart"/>
      <w:r w:rsidR="002D28DE">
        <w:t>ActivePathways</w:t>
      </w:r>
      <w:proofErr w:type="spellEnd"/>
      <w:r w:rsidR="002D28DE">
        <w:t xml:space="preserve">, </w:t>
      </w:r>
      <w:proofErr w:type="spellStart"/>
      <w:r w:rsidR="002D28DE">
        <w:t>PaintOmics</w:t>
      </w:r>
      <w:proofErr w:type="spellEnd"/>
      <w:r w:rsidR="002D28DE">
        <w:t xml:space="preserve">, CAMERA, and </w:t>
      </w:r>
      <w:proofErr w:type="spellStart"/>
      <w:r w:rsidR="002D28DE">
        <w:t>mBONITA</w:t>
      </w:r>
      <w:proofErr w:type="spellEnd"/>
      <w:r w:rsidR="002D28DE">
        <w:t xml:space="preserve"> all identified a </w:t>
      </w:r>
      <w:r w:rsidR="00CC4254">
        <w:t>moderate number of significantly dysregulated pathways</w:t>
      </w:r>
      <w:r w:rsidR="00666105">
        <w:t xml:space="preserve"> (</w:t>
      </w:r>
      <w:r w:rsidR="00EE6B8F">
        <w:t xml:space="preserve">1 - </w:t>
      </w:r>
      <w:r w:rsidR="00317D42">
        <w:t>8</w:t>
      </w:r>
      <w:r w:rsidR="00666105">
        <w:t>)</w:t>
      </w:r>
      <w:r w:rsidR="00CC4254">
        <w:t xml:space="preserve"> </w:t>
      </w:r>
      <w:r w:rsidR="00666105">
        <w:t>across all contrasts,</w:t>
      </w:r>
      <w:r w:rsidR="00317D42">
        <w:t xml:space="preserve"> suggesting greater specificity for these methods</w:t>
      </w:r>
      <w:r w:rsidR="007E5AED">
        <w:t xml:space="preserve"> (Figure 4 A-C)</w:t>
      </w:r>
      <w:r w:rsidR="00317D42">
        <w:t>.</w:t>
      </w:r>
      <w:r w:rsidR="0026253C">
        <w:t xml:space="preserve"> </w:t>
      </w:r>
      <w:r w:rsidR="00AF7A10">
        <w:t xml:space="preserve">Across all contrasts, </w:t>
      </w:r>
      <w:proofErr w:type="spellStart"/>
      <w:r w:rsidR="00AF7A10">
        <w:t>mBONITA</w:t>
      </w:r>
      <w:proofErr w:type="spellEnd"/>
      <w:r w:rsidR="00AF7A10">
        <w:t xml:space="preserve"> identi</w:t>
      </w:r>
      <w:r w:rsidR="00D536C0">
        <w:t xml:space="preserve">fies nine significantly dysregulated pathways of which </w:t>
      </w:r>
      <w:r w:rsidR="004B752A">
        <w:t xml:space="preserve">two are also identified by BONITA in the </w:t>
      </w:r>
      <w:r w:rsidR="0093145C" w:rsidRPr="0093145C">
        <w:t>1%</w:t>
      </w:r>
      <w:r w:rsidR="003E61B3">
        <w:t xml:space="preserve"> </w:t>
      </w:r>
      <w:r w:rsidR="0093145C" w:rsidRPr="0093145C">
        <w:t>O2,</w:t>
      </w:r>
      <w:r w:rsidR="0020193D">
        <w:t xml:space="preserve"> </w:t>
      </w:r>
      <w:r w:rsidR="0093145C" w:rsidRPr="0093145C">
        <w:t>CyA+ vs 1%</w:t>
      </w:r>
      <w:r w:rsidR="003E61B3">
        <w:t xml:space="preserve"> </w:t>
      </w:r>
      <w:r w:rsidR="0093145C" w:rsidRPr="0093145C">
        <w:t>O2,</w:t>
      </w:r>
      <w:r w:rsidR="0020193D">
        <w:t xml:space="preserve"> </w:t>
      </w:r>
      <w:r w:rsidR="0093145C" w:rsidRPr="0093145C">
        <w:t xml:space="preserve">CyA-  </w:t>
      </w:r>
      <w:r w:rsidR="003C1075">
        <w:t>contrast (Figure 4B</w:t>
      </w:r>
      <w:r w:rsidR="00A162BB">
        <w:t>, Figure 2C</w:t>
      </w:r>
      <w:r w:rsidR="003C1075">
        <w:t>).</w:t>
      </w:r>
      <w:r w:rsidR="00761E77">
        <w:t xml:space="preserve"> Out of 13 key KEGG pathways known to be involved in the mechanism of the HIF1A-mediated chemotactic response of human B cells to oxygen gradients and treatment with CyA</w:t>
      </w:r>
      <w:r w:rsidR="00BE2419">
        <w:t xml:space="preserve"> (Supplementary Table 2)</w:t>
      </w:r>
      <w:r w:rsidR="00761E77">
        <w:t>,</w:t>
      </w:r>
      <w:r w:rsidR="00386E0C">
        <w:t xml:space="preserve"> </w:t>
      </w:r>
      <w:proofErr w:type="spellStart"/>
      <w:r w:rsidR="00386E0C">
        <w:t>mBONITA</w:t>
      </w:r>
      <w:proofErr w:type="spellEnd"/>
      <w:r w:rsidR="00386E0C">
        <w:t xml:space="preserve"> correctly identif</w:t>
      </w:r>
      <w:r w:rsidR="00B0615B">
        <w:t>ies</w:t>
      </w:r>
      <w:r w:rsidR="00386E0C">
        <w:t xml:space="preserve"> the HIF1-signaling pathway as being dysregulated in the contrast </w:t>
      </w:r>
      <w:r w:rsidR="00B0615B" w:rsidRPr="00B0615B">
        <w:t>19%</w:t>
      </w:r>
      <w:r w:rsidR="00B0615B">
        <w:t xml:space="preserve"> </w:t>
      </w:r>
      <w:r w:rsidR="00B0615B" w:rsidRPr="00B0615B">
        <w:t>O2,CyA- vs 1%</w:t>
      </w:r>
      <w:r w:rsidR="00B0615B">
        <w:t xml:space="preserve"> </w:t>
      </w:r>
      <w:r w:rsidR="00B0615B" w:rsidRPr="00B0615B">
        <w:t>O2,CyA-</w:t>
      </w:r>
      <w:r w:rsidR="00B0615B">
        <w:t xml:space="preserve"> and is the only method to identify the chemokine signaling pathway </w:t>
      </w:r>
      <w:r w:rsidR="00C57330">
        <w:t>as being dysregulated in the contrast</w:t>
      </w:r>
      <w:r w:rsidR="0046294A">
        <w:t xml:space="preserve"> </w:t>
      </w:r>
      <w:r w:rsidR="0046294A" w:rsidRPr="0046294A">
        <w:t xml:space="preserve">1%O2,CyA+ vs 1%O2,CyA- </w:t>
      </w:r>
      <w:r w:rsidR="0046294A">
        <w:t xml:space="preserve"> (Figure 4D). </w:t>
      </w:r>
    </w:p>
    <w:p w14:paraId="2C07ED58" w14:textId="294051BB" w:rsidR="00911C7C" w:rsidRPr="0041675C" w:rsidRDefault="00911C7C" w:rsidP="00587F4D">
      <w:pPr>
        <w:pStyle w:val="Heading1"/>
        <w:spacing w:after="0"/>
      </w:pPr>
      <w:r w:rsidRPr="0041675C">
        <w:lastRenderedPageBreak/>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60EC82A" w14:textId="42EEA4D8" w:rsidR="003860EC" w:rsidRDefault="009221FA" w:rsidP="00DD03F2">
      <w:r w:rsidRPr="009221FA">
        <w:t xml:space="preserve">RAMOS cells were maintained in a 37 degree </w:t>
      </w:r>
      <w:r w:rsidR="00B86662" w:rsidRPr="009221FA">
        <w:t>Celsius</w:t>
      </w:r>
      <w:r w:rsidRPr="009221FA">
        <w:t xml:space="preserve">, 5%CO2, humidified incubator in cR10 media (RPMI 1640 media supplemented with 10% heat inactivated fetal bovine serum (FBS), 50 U/mL Penicillin, 50 ug/mL Streptomycin and 50 </w:t>
      </w:r>
      <w:proofErr w:type="spellStart"/>
      <w:r w:rsidRPr="009221FA">
        <w:t>uM</w:t>
      </w:r>
      <w:proofErr w:type="spellEnd"/>
      <w:r w:rsidRPr="009221FA">
        <w:t xml:space="preserve"> 2-Mercaptoethanol). RAMOS cells, in triplicate, were treated with either 0 or 1 ug/mL cyclosporine A (CyA) and incubated at either 19% oxygen (traditional tissue culture) or 1% oxygen for 24 hours.</w:t>
      </w:r>
      <w:r w:rsidR="00B86662">
        <w:t xml:space="preserve"> </w:t>
      </w:r>
      <w:r w:rsidRPr="009221FA">
        <w:t xml:space="preserve">After incubation with CyA at the indicated oxygen conditions, cells were harvested by centrifugation and washed 3X with phosphate buffered saline (PBS). RNA was extracted from the resultant cell pellets using </w:t>
      </w:r>
      <w:proofErr w:type="spellStart"/>
      <w:r w:rsidRPr="009221FA">
        <w:t>TRIzol</w:t>
      </w:r>
      <w:proofErr w:type="spellEnd"/>
      <w:r w:rsidRPr="009221FA">
        <w:t>™ Plus RNA Purification Kits according to the manufacturer's recommendations (Invitrogen).</w:t>
      </w:r>
      <w:r w:rsidR="00B86662">
        <w:t xml:space="preserve"> Single-end RNA-sequencing was performed on the </w:t>
      </w:r>
      <w:r w:rsidR="00B86662" w:rsidRPr="00B86662">
        <w:t xml:space="preserve">Illumina </w:t>
      </w:r>
      <w:proofErr w:type="spellStart"/>
      <w:r w:rsidR="00B86662" w:rsidRPr="00B86662">
        <w:t>NextSeq</w:t>
      </w:r>
      <w:proofErr w:type="spellEnd"/>
      <w:r w:rsidR="00B86662" w:rsidRPr="00B86662">
        <w:t xml:space="preserve"> 550</w:t>
      </w:r>
      <w:r w:rsidR="00B86662">
        <w:t>. Raw d</w:t>
      </w:r>
      <w:r w:rsidRPr="009221FA">
        <w:t>ata was formatted using bcltofastq-2.19.0</w:t>
      </w:r>
      <w:r w:rsidR="00B86662">
        <w:t xml:space="preserve">. </w:t>
      </w:r>
      <w:r w:rsidRPr="009221FA">
        <w:t>Sequence reads were trimmed for adaptor sequence/low-quality sequence using</w:t>
      </w:r>
      <w:r w:rsidR="00B86662">
        <w:t xml:space="preserve"> </w:t>
      </w:r>
      <w:r w:rsidRPr="009221FA">
        <w:t>Trimmomatic-0.36</w:t>
      </w:r>
      <w:r w:rsidR="00B86662">
        <w:t xml:space="preserve">. </w:t>
      </w:r>
      <w:r w:rsidRPr="009221FA">
        <w:t>Trimmed sequence reads were mapped to Reference Genome hg38/GencodeV28 using STAR_2.6.0c</w:t>
      </w:r>
      <w:r w:rsidR="00DD03F2">
        <w:t xml:space="preserve">. </w:t>
      </w:r>
      <w:r w:rsidRPr="009221FA">
        <w:t xml:space="preserve">Read quantification was performed using </w:t>
      </w:r>
      <w:proofErr w:type="spellStart"/>
      <w:r w:rsidRPr="009221FA">
        <w:t>featureCounts</w:t>
      </w:r>
      <w:proofErr w:type="spellEnd"/>
      <w:r w:rsidRPr="009221FA">
        <w:t xml:space="preserve"> from the R package subread version 1.34.7 using genome assembly GRCh38.p12</w:t>
      </w:r>
      <w:r w:rsidR="00DD03F2">
        <w:t>.</w:t>
      </w:r>
      <w:r w:rsidRPr="009221FA">
        <w:t xml:space="preserve"> </w:t>
      </w:r>
    </w:p>
    <w:p w14:paraId="483B2B38" w14:textId="630BDD23" w:rsidR="007E292C" w:rsidRPr="00BF63BD" w:rsidRDefault="008D0833" w:rsidP="003860EC">
      <w:r>
        <w:t>Differentially expressed (DE) genes were identified using DESeq2</w:t>
      </w:r>
      <w:r w:rsidR="004D4AF1">
        <w:t xml:space="preserve"> </w:t>
      </w:r>
      <w:r w:rsidR="004D4AF1">
        <w:fldChar w:fldCharType="begin"/>
      </w:r>
      <w:r w:rsidR="0006080B">
        <w:instrText xml:space="preserve"> ADDIN EN.CITE &lt;EndNote&gt;&lt;Cite&gt;&lt;Author&gt;Love&lt;/Author&gt;&lt;Year&gt;2014&lt;/Year&gt;&lt;RecNum&gt;448&lt;/RecNum&gt;&lt;DisplayText&gt;(22)&lt;/DisplayText&gt;&lt;record&gt;&lt;rec-number&gt;448&lt;/rec-number&gt;&lt;foreign-keys&gt;&lt;key app="EN" db-id="pp0rrsras9s2pveppp45002bszs9afsexvz0" timestamp="1557609444" guid="8aef4427-427c-40ef-aef9-5674501f058e"&gt;4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06080B">
        <w:rPr>
          <w:noProof/>
        </w:rPr>
        <w:t>(22)</w:t>
      </w:r>
      <w:r w:rsidR="004D4AF1">
        <w:fldChar w:fldCharType="end"/>
      </w:r>
      <w:r w:rsidR="004D4AF1">
        <w:t>. The R package ‘</w:t>
      </w:r>
      <w:proofErr w:type="spellStart"/>
      <w:r w:rsidR="004D4AF1">
        <w:t>ashr</w:t>
      </w:r>
      <w:proofErr w:type="spellEnd"/>
      <w:r w:rsidR="004D4AF1">
        <w:t xml:space="preserve">’ was used for log fold change shrinkage </w:t>
      </w:r>
      <w:r w:rsidR="00870A54">
        <w:fldChar w:fldCharType="begin"/>
      </w:r>
      <w:r w:rsidR="0006080B">
        <w:instrText xml:space="preserve"> ADDIN EN.CITE &lt;EndNote&gt;&lt;Cite&gt;&lt;Author&gt;Stephens&lt;/Author&gt;&lt;Year&gt;2017&lt;/Year&gt;&lt;RecNum&gt;1330&lt;/RecNum&gt;&lt;DisplayText&gt;(23)&lt;/DisplayText&gt;&lt;record&gt;&lt;rec-number&gt;1330&lt;/rec-number&gt;&lt;foreign-keys&gt;&lt;key app="EN" db-id="pp0rrsras9s2pveppp45002bszs9afsexvz0" timestamp="1649285696"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06080B">
        <w:rPr>
          <w:noProof/>
        </w:rPr>
        <w:t>(23)</w:t>
      </w:r>
      <w:r w:rsidR="00870A54">
        <w:fldChar w:fldCharType="end"/>
      </w:r>
      <w:r w:rsidR="00870A54">
        <w:t>. Genes w</w:t>
      </w:r>
      <w:r w:rsidR="00A90FA4">
        <w:t xml:space="preserve">ith a </w:t>
      </w:r>
      <w:r w:rsidR="00727D62">
        <w:t>Benjamini-Hochberg adjusted p-value &lt; 0.05 and an absolute log</w:t>
      </w:r>
      <w:r w:rsidR="00837FB9">
        <w:t>2</w:t>
      </w:r>
      <w:r w:rsidR="00727D62">
        <w:t>-fold change &gt; 0.5 were identified as being DE.</w:t>
      </w:r>
      <w:r w:rsidR="00031222">
        <w:t xml:space="preserve"> </w:t>
      </w:r>
      <w:r w:rsidR="00AF0FA9">
        <w:t xml:space="preserve">Heatmaps were prepared using </w:t>
      </w:r>
      <w:proofErr w:type="spellStart"/>
      <w:r w:rsidR="00AF0FA9">
        <w:t>ComplexHeatmap</w:t>
      </w:r>
      <w:proofErr w:type="spellEnd"/>
      <w:r w:rsidR="00D328E8">
        <w:t xml:space="preserve"> </w:t>
      </w:r>
      <w:r w:rsidR="00CD757A">
        <w:fldChar w:fldCharType="begin"/>
      </w:r>
      <w:r w:rsidR="0006080B">
        <w:instrText xml:space="preserve"> ADDIN EN.CITE &lt;EndNote&gt;&lt;Cite&gt;&lt;Author&gt;Gu&lt;/Author&gt;&lt;Year&gt;2016&lt;/Year&gt;&lt;RecNum&gt;1331&lt;/RecNum&gt;&lt;DisplayText&gt;(24)&lt;/DisplayText&gt;&lt;record&gt;&lt;rec-number&gt;1331&lt;/rec-number&gt;&lt;foreign-keys&gt;&lt;key app="EN" db-id="pp0rrsras9s2pveppp45002bszs9afsexvz0" timestamp="1649285913"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06080B">
        <w:rPr>
          <w:noProof/>
        </w:rPr>
        <w:t>(24)</w:t>
      </w:r>
      <w:r w:rsidR="00CD757A">
        <w:fldChar w:fldCharType="end"/>
      </w:r>
      <w:r w:rsidR="00CD757A">
        <w:t>.</w:t>
      </w:r>
      <w:r w:rsidR="00551CC4">
        <w:t xml:space="preserve"> Over-representation analysis of DE genes was performed with the R package clusterprofiler, using gene sets of canonical KEGG pathways from the </w:t>
      </w:r>
      <w:r w:rsidR="00551CC4">
        <w:lastRenderedPageBreak/>
        <w:t>MSigDB database</w:t>
      </w:r>
      <w:r w:rsidR="00996F20">
        <w:t xml:space="preserve"> </w:t>
      </w:r>
      <w:r w:rsidR="00F06E3F">
        <w:fldChar w:fldCharType="begin">
          <w:fldData xml:space="preserve">PEVuZE5vdGU+PENpdGU+PEF1dGhvcj5XdTwvQXV0aG9yPjxZZWFyPjIwMjE8L1llYXI+PFJlY051
bT4xMjMzPC9SZWNOdW0+PERpc3BsYXlUZXh0Pig3LCAyNSwgMjY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06080B">
        <w:instrText xml:space="preserve"> ADDIN EN.CITE </w:instrText>
      </w:r>
      <w:r w:rsidR="0006080B">
        <w:fldChar w:fldCharType="begin">
          <w:fldData xml:space="preserve">PEVuZE5vdGU+PENpdGU+PEF1dGhvcj5XdTwvQXV0aG9yPjxZZWFyPjIwMjE8L1llYXI+PFJlY051
bT4xMjMzPC9SZWNOdW0+PERpc3BsYXlUZXh0Pig3LCAyNSwgMjY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06080B">
        <w:instrText xml:space="preserve"> ADDIN EN.CITE.DATA </w:instrText>
      </w:r>
      <w:r w:rsidR="0006080B">
        <w:fldChar w:fldCharType="end"/>
      </w:r>
      <w:r w:rsidR="00F06E3F">
        <w:fldChar w:fldCharType="separate"/>
      </w:r>
      <w:r w:rsidR="0006080B">
        <w:rPr>
          <w:noProof/>
        </w:rPr>
        <w:t>(7, 25, 26)</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7C56859E" w:rsidR="006A4545" w:rsidRPr="006A4545" w:rsidRDefault="006A4545" w:rsidP="00587F4D">
      <w:pPr>
        <w:pStyle w:val="Heading2"/>
        <w:spacing w:after="0"/>
      </w:pPr>
      <w:r w:rsidRPr="00306A46">
        <w:t xml:space="preserve">Data </w:t>
      </w:r>
      <w:r w:rsidR="0065247F">
        <w:t>processing</w:t>
      </w:r>
      <w:r w:rsidR="00DD03F2">
        <w:t xml:space="preserve"> for pathway analysis</w:t>
      </w:r>
    </w:p>
    <w:p w14:paraId="7F31CBA6" w14:textId="288C7AD4"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06080B">
        <w:instrText xml:space="preserve"> ADDIN EN.CITE &lt;EndNote&gt;&lt;Cite&gt;&lt;Author&gt;Hilchey&lt;/Author&gt;&lt;Year&gt;2019&lt;/Year&gt;&lt;RecNum&gt;509&lt;/RecNum&gt;&lt;DisplayText&gt;(20)&lt;/DisplayText&gt;&lt;record&gt;&lt;rec-number&gt;509&lt;/rec-number&gt;&lt;foreign-keys&gt;&lt;key app="EN" db-id="pp0rrsras9s2pveppp45002bszs9afsexvz0" timestamp="1558472613" guid="e1b12a3a-5c5b-4195-ad19-ca1529303c05"&gt;509&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06080B">
        <w:rPr>
          <w:noProof/>
        </w:rPr>
        <w:t>(20)</w:t>
      </w:r>
      <w:r w:rsidR="00DD3466">
        <w:fldChar w:fldCharType="end"/>
      </w:r>
      <w:r w:rsidR="00DD3466">
        <w:t xml:space="preserve"> and </w:t>
      </w:r>
      <w:r w:rsidR="00EB5ACD">
        <w:fldChar w:fldCharType="begin"/>
      </w:r>
      <w:r w:rsidR="00D22BFC">
        <w:instrText xml:space="preserve"> ADDIN EN.CITE &lt;EndNote&gt;&lt;Cite&gt;&lt;Author&gt;Hilchey&lt;/Author&gt;&lt;Year&gt;2022&lt;/Year&gt;&lt;RecNum&gt;1327&lt;/RecNum&gt;&lt;DisplayText&gt;(6)&lt;/DisplayText&gt;&lt;record&gt;&lt;rec-number&gt;1327&lt;/rec-number&gt;&lt;foreign-keys&gt;&lt;key app="EN" db-id="papaaw2fa20sx4eds285erays2er5z5xrw5w" timestamp="1648674028"&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D22BFC">
        <w:rPr>
          <w:noProof/>
        </w:rPr>
        <w:t>(6)</w:t>
      </w:r>
      <w:r w:rsidR="00EB5ACD">
        <w:fldChar w:fldCharType="end"/>
      </w:r>
      <w:r w:rsidR="001B25D4">
        <w:t xml:space="preserve"> respectively. </w:t>
      </w:r>
      <w:r w:rsidR="00BD72E5">
        <w:t>We retained only samples from the experimental conditions rep</w:t>
      </w:r>
      <w:r w:rsidR="00937903">
        <w:t>resented in all three datasets</w:t>
      </w:r>
      <w:r w:rsidR="005A4583">
        <w:t xml:space="preserve"> (Supplementary Table 1)</w:t>
      </w:r>
      <w:r w:rsidR="003B20A2">
        <w:t>.</w:t>
      </w:r>
      <w:r w:rsidR="00FA70EB">
        <w:t xml:space="preserve"> In the case of the proteomics and phosphoproteomics datasets, we mapped protein names to gene names using Entrez and retained these gene names for downstream analysis, for consistency between datasets.</w:t>
      </w:r>
      <w:r w:rsidR="003B20A2">
        <w:t xml:space="preserve"> </w:t>
      </w:r>
      <w:r w:rsidR="00E9261E">
        <w:t xml:space="preserve">We discarded observations for </w:t>
      </w:r>
      <w:r w:rsidR="00D324F9">
        <w:t>genes whose median value was 0.</w:t>
      </w:r>
      <w:r w:rsidR="00B7433C">
        <w:t xml:space="preserve"> All data was log2</w:t>
      </w:r>
      <w:r w:rsidR="005D6F93">
        <w:t>(x+1)</w:t>
      </w:r>
      <w:r w:rsidR="00B7433C">
        <w:t xml:space="preserve">-transformed. </w:t>
      </w:r>
    </w:p>
    <w:p w14:paraId="621D4AA1" w14:textId="1585537D" w:rsidR="006D633D" w:rsidRDefault="00385B74" w:rsidP="00587F4D">
      <w:pPr>
        <w:pStyle w:val="Heading2"/>
        <w:spacing w:after="0"/>
      </w:pPr>
      <w:r>
        <w:t xml:space="preserve">Pathway analysis with </w:t>
      </w:r>
      <w:proofErr w:type="spellStart"/>
      <w:r>
        <w:t>mBONITA</w:t>
      </w:r>
      <w:proofErr w:type="spellEnd"/>
    </w:p>
    <w:p w14:paraId="1BC50928" w14:textId="4B98AD31" w:rsidR="00C04C75" w:rsidRDefault="00E52AA7" w:rsidP="00587F4D">
      <w:pPr>
        <w:spacing w:after="0"/>
      </w:pPr>
      <w:r>
        <w:t xml:space="preserve">We reimplemented our previously </w:t>
      </w:r>
      <w:r w:rsidR="00866976">
        <w:t xml:space="preserve">published algorithm BONITA </w:t>
      </w:r>
      <w:r w:rsidR="005C6AA7">
        <w:fldChar w:fldCharType="begin"/>
      </w:r>
      <w:r w:rsidR="00D22BFC">
        <w:instrText xml:space="preserve"> ADDIN EN.CITE &lt;EndNote&gt;&lt;Cite&gt;&lt;Author&gt;Palli&lt;/Author&gt;&lt;Year&gt;2019&lt;/Year&gt;&lt;RecNum&gt;1289&lt;/RecNum&gt;&lt;DisplayText&gt;(17)&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D22BFC">
        <w:rPr>
          <w:noProof/>
        </w:rPr>
        <w:t>(17)</w:t>
      </w:r>
      <w:r w:rsidR="005C6AA7">
        <w:fldChar w:fldCharType="end"/>
      </w:r>
      <w:r w:rsidR="005C6AA7">
        <w:t xml:space="preserve"> </w:t>
      </w:r>
      <w:r>
        <w:t xml:space="preserve">in Python3, resulting in a significant improvement in speed. We used this implementation of BONITA </w:t>
      </w:r>
      <w:r w:rsidR="00866976">
        <w:t>to infer Boolean rules individually for the three multi-omics datasets</w:t>
      </w:r>
      <w:r w:rsidR="00AC3511">
        <w:t xml:space="preserve"> and for an integrated dataset comprising samples for conditions that were profiled in all three datasets (Supplementary Table 1)</w:t>
      </w:r>
      <w:r w:rsidR="00866976">
        <w:t>.</w:t>
      </w:r>
      <w:r w:rsidR="00436419">
        <w:t xml:space="preserve"> </w:t>
      </w:r>
      <w:r w:rsidR="00F70517">
        <w:t>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w:t>
      </w:r>
      <w:r w:rsidR="003B16FA">
        <w:t xml:space="preserve"> </w:t>
      </w:r>
      <w:r w:rsidR="004B5C88" w:rsidRPr="00F365BC">
        <w:rPr>
          <w:i/>
          <w:iCs/>
        </w:rPr>
        <w:t>Node impact scores</w:t>
      </w:r>
      <w:r w:rsidR="0059085B">
        <w:rPr>
          <w:i/>
          <w:iCs/>
        </w:rPr>
        <w:t xml:space="preserve"> (</w:t>
      </w:r>
      <w:r w:rsidR="009915E8">
        <w:rPr>
          <w:i/>
          <w:iCs/>
        </w:rPr>
        <w:t>I</w:t>
      </w:r>
      <w:r w:rsidR="009915E8" w:rsidRPr="003C4E8F">
        <w:rPr>
          <w:i/>
          <w:iCs/>
          <w:vertAlign w:val="subscript"/>
        </w:rPr>
        <w:t>g</w:t>
      </w:r>
      <w:r w:rsidR="0059085B">
        <w:rPr>
          <w:i/>
          <w:iCs/>
        </w:rPr>
        <w:t>)</w:t>
      </w:r>
      <w:r w:rsidR="004B5C88">
        <w:t>, which quantify the effect of individual nodes</w:t>
      </w:r>
      <w:r w:rsidR="00596562">
        <w:t xml:space="preserve"> </w:t>
      </w:r>
      <w:r w:rsidR="00596562" w:rsidRPr="00596562">
        <w:rPr>
          <w:i/>
          <w:iCs/>
        </w:rPr>
        <w:t>g</w:t>
      </w:r>
      <w:r w:rsidR="004B5C88">
        <w:t xml:space="preserve"> over signal flow through a network</w:t>
      </w:r>
      <w:r w:rsidR="00820238">
        <w:t xml:space="preserve">, were calculated by </w:t>
      </w:r>
      <w:r w:rsidR="00820238" w:rsidRPr="009B4CA1">
        <w:rPr>
          <w:i/>
          <w:iCs/>
        </w:rPr>
        <w:t>in silico</w:t>
      </w:r>
      <w:r w:rsidR="00820238">
        <w:t xml:space="preserve"> perturbation of networks as previously described </w:t>
      </w:r>
      <w:r w:rsidR="000914F1">
        <w:fldChar w:fldCharType="begin"/>
      </w:r>
      <w:r w:rsidR="000914F1">
        <w:instrText xml:space="preserve"> ADDIN EN.CITE &lt;EndNote&gt;&lt;Cite&gt;&lt;Author&gt;Palli&lt;/Author&gt;&lt;Year&gt;2019&lt;/Year&gt;&lt;RecNum&gt;1342&lt;/RecNum&gt;&lt;DisplayText&gt;(17)&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0914F1">
        <w:fldChar w:fldCharType="separate"/>
      </w:r>
      <w:r w:rsidR="000914F1">
        <w:rPr>
          <w:noProof/>
        </w:rPr>
        <w:t>(17)</w:t>
      </w:r>
      <w:r w:rsidR="000914F1">
        <w:fldChar w:fldCharType="end"/>
      </w:r>
      <w:r w:rsidR="00EA64B6">
        <w:t xml:space="preserve">. </w:t>
      </w:r>
      <w:r w:rsidR="009B4CA1">
        <w:t>We used th</w:t>
      </w:r>
      <w:r w:rsidR="00D26F1B">
        <w:t>i</w:t>
      </w:r>
      <w:r w:rsidR="009B4CA1">
        <w:t>s node impact score in concert with dataset</w:t>
      </w:r>
      <w:r w:rsidR="00FD1072">
        <w:t xml:space="preserve"> </w:t>
      </w:r>
      <w:r w:rsidR="00FD1072" w:rsidRPr="00FD1072">
        <w:rPr>
          <w:i/>
          <w:iCs/>
        </w:rPr>
        <w:t>d</w:t>
      </w:r>
      <w:r w:rsidR="009B4CA1">
        <w:t>-specific fold changes</w:t>
      </w:r>
      <w:r w:rsidR="00935F36">
        <w:t xml:space="preserve"> (</w:t>
      </w:r>
      <w:proofErr w:type="spellStart"/>
      <w:r w:rsidR="00935F36" w:rsidRPr="009A36CE">
        <w:rPr>
          <w:i/>
          <w:iCs/>
        </w:rPr>
        <w:t>Q</w:t>
      </w:r>
      <w:r w:rsidR="00935F36" w:rsidRPr="00AE15EE">
        <w:rPr>
          <w:i/>
          <w:iCs/>
          <w:vertAlign w:val="subscript"/>
        </w:rPr>
        <w:t>gd</w:t>
      </w:r>
      <w:proofErr w:type="spellEnd"/>
      <w:r w:rsidR="00935F36">
        <w:t>)</w:t>
      </w:r>
      <w:r w:rsidR="009B4CA1">
        <w:t>, standard deviation</w:t>
      </w:r>
      <w:r w:rsidR="00935F36">
        <w:t xml:space="preserve"> (</w:t>
      </w:r>
      <w:r w:rsidR="00935F36" w:rsidRPr="009A36CE">
        <w:rPr>
          <w:i/>
          <w:iCs/>
        </w:rPr>
        <w:t>std</w:t>
      </w:r>
      <w:r w:rsidR="004F3E55">
        <w:rPr>
          <w:i/>
          <w:iCs/>
        </w:rPr>
        <w:t>(</w:t>
      </w:r>
      <w:proofErr w:type="spellStart"/>
      <w:r w:rsidR="004F3E55">
        <w:rPr>
          <w:i/>
          <w:iCs/>
        </w:rPr>
        <w:t>V</w:t>
      </w:r>
      <w:r w:rsidR="00935F36" w:rsidRPr="00AE15EE">
        <w:rPr>
          <w:i/>
          <w:iCs/>
          <w:vertAlign w:val="subscript"/>
        </w:rPr>
        <w:t>gd</w:t>
      </w:r>
      <w:proofErr w:type="spellEnd"/>
      <w:r w:rsidR="00935F36">
        <w:t>)</w:t>
      </w:r>
      <w:r w:rsidR="004F3E55">
        <w:t>)</w:t>
      </w:r>
      <w:r w:rsidR="009B4CA1">
        <w:t xml:space="preserve">, and </w:t>
      </w:r>
      <w:r w:rsidR="007B2BDA" w:rsidRPr="002E5D81">
        <w:rPr>
          <w:i/>
          <w:iCs/>
        </w:rPr>
        <w:t>evidence</w:t>
      </w:r>
      <w:r w:rsidR="009B4CA1" w:rsidRPr="002E5D81">
        <w:rPr>
          <w:i/>
          <w:iCs/>
        </w:rPr>
        <w:t xml:space="preserve"> </w:t>
      </w:r>
      <w:r w:rsidR="009B4CA1" w:rsidRPr="00935F36">
        <w:rPr>
          <w:i/>
          <w:iCs/>
        </w:rPr>
        <w:t>score</w:t>
      </w:r>
      <w:r w:rsidR="00795573">
        <w:rPr>
          <w:i/>
          <w:iCs/>
        </w:rPr>
        <w:t>s</w:t>
      </w:r>
      <w:r w:rsidR="009B4CA1">
        <w:t xml:space="preserve"> </w:t>
      </w:r>
      <w:r w:rsidR="00935F36">
        <w:t>(</w:t>
      </w:r>
      <w:proofErr w:type="spellStart"/>
      <w:r w:rsidR="00935F36" w:rsidRPr="00935F36">
        <w:rPr>
          <w:i/>
          <w:iCs/>
        </w:rPr>
        <w:t>E</w:t>
      </w:r>
      <w:r w:rsidR="00935F36" w:rsidRPr="00AE15EE">
        <w:rPr>
          <w:i/>
          <w:iCs/>
          <w:vertAlign w:val="subscript"/>
        </w:rPr>
        <w:t>g</w:t>
      </w:r>
      <w:proofErr w:type="spellEnd"/>
      <w:r w:rsidR="004D3AEE">
        <w:t xml:space="preserve">, </w:t>
      </w:r>
      <w:r w:rsidR="00EC5BA6">
        <w:t xml:space="preserve">Eqn. </w:t>
      </w:r>
      <w:r w:rsidR="00C660FA">
        <w:fldChar w:fldCharType="begin"/>
      </w:r>
      <w:r w:rsidR="00C660FA">
        <w:instrText xml:space="preserve"> REF _Ref113330530 \h </w:instrText>
      </w:r>
      <w:r w:rsidR="00C660FA">
        <w:fldChar w:fldCharType="separate"/>
      </w:r>
      <w:r w:rsidR="00C660FA">
        <w:rPr>
          <w:noProof/>
        </w:rPr>
        <w:t>1</w:t>
      </w:r>
      <w:r w:rsidR="00C660FA">
        <w:fldChar w:fldCharType="end"/>
      </w:r>
      <w:r w:rsidR="00895873">
        <w:t>)</w:t>
      </w:r>
      <w:r w:rsidR="00935F36">
        <w:t xml:space="preserve"> </w:t>
      </w:r>
      <w:r w:rsidR="009B4CA1">
        <w:t>to</w:t>
      </w:r>
      <w:r w:rsidR="00D26F1B">
        <w:t xml:space="preserve"> calculate </w:t>
      </w:r>
      <w:r w:rsidR="00D26F1B" w:rsidRPr="007930C2">
        <w:rPr>
          <w:i/>
          <w:iCs/>
        </w:rPr>
        <w:t xml:space="preserve">node modulation scores </w:t>
      </w:r>
      <w:r w:rsidR="0059085B">
        <w:rPr>
          <w:i/>
          <w:iCs/>
        </w:rPr>
        <w:t>(</w:t>
      </w:r>
      <w:r w:rsidR="009915E8">
        <w:rPr>
          <w:i/>
          <w:iCs/>
        </w:rPr>
        <w:t>M</w:t>
      </w:r>
      <w:r w:rsidR="009915E8" w:rsidRPr="00C85698">
        <w:rPr>
          <w:i/>
          <w:iCs/>
          <w:vertAlign w:val="subscript"/>
        </w:rPr>
        <w:t>g</w:t>
      </w:r>
      <w:r w:rsidR="00AB614E">
        <w:rPr>
          <w:i/>
          <w:iCs/>
        </w:rPr>
        <w:t xml:space="preserve">, </w:t>
      </w:r>
      <w:r w:rsidR="00AB614E" w:rsidRPr="00AA076E">
        <w:t>Eqn</w:t>
      </w:r>
      <w:r w:rsidR="00781A22">
        <w:t>.</w:t>
      </w:r>
      <w:r w:rsidR="00AB614E" w:rsidRPr="00AA076E">
        <w:t xml:space="preserve"> </w:t>
      </w:r>
      <w:r w:rsidR="00AB614E" w:rsidRPr="00AA076E">
        <w:fldChar w:fldCharType="begin"/>
      </w:r>
      <w:r w:rsidR="00AB614E" w:rsidRPr="00AA076E">
        <w:instrText xml:space="preserve"> REF _Ref113330618 \h </w:instrText>
      </w:r>
      <w:r w:rsidR="00AA076E">
        <w:instrText xml:space="preserve"> \* MERGEFORMAT </w:instrText>
      </w:r>
      <w:r w:rsidR="00AB614E" w:rsidRPr="00AA076E">
        <w:fldChar w:fldCharType="separate"/>
      </w:r>
      <w:r w:rsidR="00AB614E" w:rsidRPr="00AA076E">
        <w:rPr>
          <w:noProof/>
        </w:rPr>
        <w:t>2</w:t>
      </w:r>
      <w:r w:rsidR="00AB614E" w:rsidRPr="00AA076E">
        <w:fldChar w:fldCharType="end"/>
      </w:r>
      <w:r w:rsidR="00AB614E">
        <w:rPr>
          <w:i/>
          <w:iCs/>
        </w:rPr>
        <w:t>)</w:t>
      </w:r>
      <w:r w:rsidR="0059085B">
        <w:rPr>
          <w:i/>
          <w:iCs/>
        </w:rPr>
        <w:t xml:space="preserve"> </w:t>
      </w:r>
      <w:r w:rsidR="00D26F1B">
        <w:t xml:space="preserve">and hence an overall </w:t>
      </w:r>
      <w:r w:rsidR="00D26F1B" w:rsidRPr="007930C2">
        <w:rPr>
          <w:i/>
          <w:iCs/>
        </w:rPr>
        <w:t>pathway modulation score</w:t>
      </w:r>
      <w:r w:rsidR="0059085B">
        <w:rPr>
          <w:i/>
          <w:iCs/>
        </w:rPr>
        <w:t xml:space="preserve"> (</w:t>
      </w:r>
      <w:proofErr w:type="spellStart"/>
      <w:r w:rsidR="003C4E8F">
        <w:rPr>
          <w:i/>
          <w:iCs/>
        </w:rPr>
        <w:t>M</w:t>
      </w:r>
      <w:r w:rsidR="003C4E8F" w:rsidRPr="003C4E8F">
        <w:rPr>
          <w:i/>
          <w:iCs/>
          <w:vertAlign w:val="subscript"/>
        </w:rPr>
        <w:t>p</w:t>
      </w:r>
      <w:proofErr w:type="spellEnd"/>
      <w:r w:rsidR="00781A22">
        <w:rPr>
          <w:i/>
          <w:iCs/>
        </w:rPr>
        <w:t xml:space="preserve">, Eqn. </w:t>
      </w:r>
      <w:r w:rsidR="00781A22">
        <w:rPr>
          <w:i/>
          <w:iCs/>
        </w:rPr>
        <w:fldChar w:fldCharType="begin"/>
      </w:r>
      <w:r w:rsidR="00781A22">
        <w:rPr>
          <w:i/>
          <w:iCs/>
        </w:rPr>
        <w:instrText xml:space="preserve"> REF _Ref113330649 \h </w:instrText>
      </w:r>
      <w:r w:rsidR="00781A22">
        <w:rPr>
          <w:i/>
          <w:iCs/>
        </w:rPr>
      </w:r>
      <w:r w:rsidR="00781A22">
        <w:rPr>
          <w:i/>
          <w:iCs/>
        </w:rPr>
        <w:fldChar w:fldCharType="separate"/>
      </w:r>
      <w:r w:rsidR="00781A22">
        <w:rPr>
          <w:noProof/>
        </w:rPr>
        <w:t>3</w:t>
      </w:r>
      <w:r w:rsidR="00781A22">
        <w:rPr>
          <w:i/>
          <w:iCs/>
        </w:rPr>
        <w:fldChar w:fldCharType="end"/>
      </w:r>
      <w:r w:rsidR="00781A22">
        <w:rPr>
          <w:i/>
          <w:iCs/>
        </w:rPr>
        <w:t>)</w:t>
      </w:r>
      <w:r w:rsidR="00D26F1B">
        <w:t xml:space="preserve">. A p-value was calculated by generating a distribution of pathway modulation scores by resampling dataset-specific fold changes, standard deviations, and evidence scores from the training datase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015"/>
        <w:gridCol w:w="940"/>
      </w:tblGrid>
      <w:tr w:rsidR="00686938" w14:paraId="6DDB0555" w14:textId="77777777" w:rsidTr="00895873">
        <w:tc>
          <w:tcPr>
            <w:tcW w:w="324" w:type="pct"/>
          </w:tcPr>
          <w:p w14:paraId="265AF585" w14:textId="77777777" w:rsidR="00686938" w:rsidRDefault="00686938" w:rsidP="00587F4D">
            <w:pPr>
              <w:spacing w:after="0"/>
            </w:pPr>
          </w:p>
        </w:tc>
        <w:tc>
          <w:tcPr>
            <w:tcW w:w="4185" w:type="pct"/>
          </w:tcPr>
          <w:p w14:paraId="0A89B8AD" w14:textId="525420DB" w:rsidR="00686938" w:rsidRDefault="00000000" w:rsidP="00587F4D">
            <w:pPr>
              <w:spacing w:after="0"/>
            </w:pPr>
            <m:oMathPara>
              <m:oMath>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g,d</m:t>
                            </m:r>
                          </m:sub>
                        </m:sSub>
                        <m:r>
                          <w:rPr>
                            <w:rFonts w:ascii="Cambria Math" w:hAnsi="Cambria Math"/>
                          </w:rPr>
                          <m:t xml:space="preserve">  &gt; 0</m:t>
                        </m:r>
                      </m:e>
                    </m:d>
                  </m:e>
                </m:nary>
                <m:r>
                  <w:rPr>
                    <w:rFonts w:ascii="Cambria Math" w:hAnsi="Cambria Math"/>
                  </w:rPr>
                  <m:t xml:space="preserve"> </m:t>
                </m:r>
              </m:oMath>
            </m:oMathPara>
          </w:p>
        </w:tc>
        <w:tc>
          <w:tcPr>
            <w:tcW w:w="491" w:type="pct"/>
          </w:tcPr>
          <w:p w14:paraId="183EAE9E" w14:textId="77C1C95F" w:rsidR="00686938" w:rsidRDefault="009B4781" w:rsidP="009B4781">
            <w:pPr>
              <w:pStyle w:val="Caption"/>
              <w:keepNext/>
              <w:tabs>
                <w:tab w:val="center" w:pos="362"/>
                <w:tab w:val="right" w:pos="724"/>
              </w:tabs>
            </w:pPr>
            <w:r>
              <w:tab/>
            </w:r>
            <w:r>
              <w:tab/>
            </w:r>
            <w:r w:rsidR="0050050D">
              <w:t>(</w:t>
            </w:r>
            <w:fldSimple w:instr=" SEQ Equation \* ARABIC ">
              <w:bookmarkStart w:id="0" w:name="_Ref113330530"/>
              <w:r w:rsidR="00686938">
                <w:rPr>
                  <w:noProof/>
                </w:rPr>
                <w:t>1</w:t>
              </w:r>
              <w:bookmarkEnd w:id="0"/>
            </w:fldSimple>
            <w:r w:rsidR="0050050D">
              <w:t>)</w:t>
            </w:r>
          </w:p>
          <w:p w14:paraId="607E71A7" w14:textId="77777777" w:rsidR="00686938" w:rsidRDefault="00686938" w:rsidP="00895873">
            <w:pPr>
              <w:spacing w:after="0"/>
              <w:jc w:val="right"/>
            </w:pPr>
          </w:p>
        </w:tc>
      </w:tr>
    </w:tbl>
    <w:p w14:paraId="16DDA3F9" w14:textId="7AEF9F86" w:rsidR="00A17D50" w:rsidRDefault="00952AE6" w:rsidP="00587F4D">
      <w:pPr>
        <w:spacing w:after="0"/>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t xml:space="preserve"> is the evidence score for a gene, </w:t>
      </w:r>
      <m:oMath>
        <m:r>
          <w:rPr>
            <w:rFonts w:ascii="Cambria Math" w:hAnsi="Cambria Math"/>
          </w:rPr>
          <m:t>D</m:t>
        </m:r>
      </m:oMath>
      <w:r>
        <w:t xml:space="preserve"> is the number of multi-omics datasets, </w:t>
      </w:r>
      <w:r w:rsidR="00074E84">
        <w:t xml:space="preserve">and </w:t>
      </w:r>
      <m:oMath>
        <m:sSub>
          <m:sSubPr>
            <m:ctrlPr>
              <w:rPr>
                <w:rFonts w:ascii="Cambria Math" w:hAnsi="Cambria Math"/>
                <w:i/>
              </w:rPr>
            </m:ctrlPr>
          </m:sSubPr>
          <m:e>
            <m:r>
              <w:rPr>
                <w:rFonts w:ascii="Cambria Math" w:hAnsi="Cambria Math"/>
              </w:rPr>
              <m:t>V</m:t>
            </m:r>
          </m:e>
          <m:sub>
            <m:r>
              <w:rPr>
                <w:rFonts w:ascii="Cambria Math" w:hAnsi="Cambria Math"/>
              </w:rPr>
              <m:t>g,d</m:t>
            </m:r>
          </m:sub>
        </m:sSub>
      </m:oMath>
      <w:r w:rsidR="00074E84">
        <w:t xml:space="preserve">is the measured abundance value of gene </w:t>
      </w:r>
      <m:oMath>
        <m:r>
          <w:rPr>
            <w:rFonts w:ascii="Cambria Math" w:hAnsi="Cambria Math"/>
          </w:rPr>
          <m:t>g</m:t>
        </m:r>
      </m:oMath>
      <w:r w:rsidR="00227A87">
        <w:t xml:space="preserve"> </w:t>
      </w:r>
      <w:r w:rsidR="00074E84">
        <w:t xml:space="preserve">in dataset </w:t>
      </w:r>
      <m:oMath>
        <m:r>
          <w:rPr>
            <w:rFonts w:ascii="Cambria Math" w:hAnsi="Cambria Math"/>
          </w:rPr>
          <m:t>d</m:t>
        </m:r>
      </m:oMath>
      <w:r w:rsidR="00074E84">
        <w:t>.</w:t>
      </w:r>
    </w:p>
    <w:p w14:paraId="3EF1B845" w14:textId="77777777" w:rsidR="00074E84" w:rsidRDefault="00074E84" w:rsidP="00587F4D">
      <w:pPr>
        <w:spacing w:after="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8323"/>
        <w:gridCol w:w="755"/>
      </w:tblGrid>
      <w:tr w:rsidR="00A17D50" w14:paraId="0C526345" w14:textId="77777777" w:rsidTr="00895873">
        <w:tc>
          <w:tcPr>
            <w:tcW w:w="260" w:type="pct"/>
          </w:tcPr>
          <w:p w14:paraId="7184E38C" w14:textId="77777777" w:rsidR="00A17D50" w:rsidRDefault="00A17D50" w:rsidP="00587F4D">
            <w:pPr>
              <w:spacing w:after="0"/>
            </w:pPr>
          </w:p>
        </w:tc>
        <w:tc>
          <w:tcPr>
            <w:tcW w:w="4346" w:type="pct"/>
          </w:tcPr>
          <w:p w14:paraId="121A7908" w14:textId="5E797BAB" w:rsidR="00A17D50" w:rsidRDefault="00000000"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i/>
                          </w:rPr>
                        </m:ctrlPr>
                      </m:sSubPr>
                      <m:e>
                        <m:r>
                          <w:rPr>
                            <w:rFonts w:ascii="Cambria Math" w:hAnsi="Cambria Math"/>
                          </w:rPr>
                          <m:t>Q</m:t>
                        </m:r>
                      </m:e>
                      <m:sub>
                        <m:r>
                          <w:rPr>
                            <w:rFonts w:ascii="Cambria Math" w:hAnsi="Cambria Math"/>
                          </w:rPr>
                          <m:t>g,d</m:t>
                        </m:r>
                      </m:sub>
                    </m:sSub>
                  </m:e>
                </m:nary>
                <m:r>
                  <w:rPr>
                    <w:rFonts w:ascii="Cambria Math" w:hAnsi="Cambria Math"/>
                  </w:rPr>
                  <m:t xml:space="preserve">* </m:t>
                </m:r>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m:t>
                </m:r>
                <m:sSub>
                  <m:sSubPr>
                    <m:ctrlPr>
                      <w:rPr>
                        <w:rFonts w:ascii="Cambria Math" w:hAnsi="Cambria Math"/>
                        <w:i/>
                      </w:rPr>
                    </m:ctrlPr>
                  </m:sSubPr>
                  <m:e>
                    <m:r>
                      <w:rPr>
                        <w:rFonts w:ascii="Cambria Math" w:hAnsi="Cambria Math"/>
                      </w:rPr>
                      <m:t xml:space="preserve"> E</m:t>
                    </m:r>
                  </m:e>
                  <m:sub>
                    <m:r>
                      <w:rPr>
                        <w:rFonts w:ascii="Cambria Math" w:hAnsi="Cambria Math"/>
                      </w:rPr>
                      <m:t>g,d</m:t>
                    </m:r>
                  </m:sub>
                </m:sSub>
              </m:oMath>
            </m:oMathPara>
          </w:p>
        </w:tc>
        <w:tc>
          <w:tcPr>
            <w:tcW w:w="394" w:type="pct"/>
          </w:tcPr>
          <w:p w14:paraId="08E09757" w14:textId="30456E8F" w:rsidR="00A17D50" w:rsidRDefault="00532600" w:rsidP="00895873">
            <w:pPr>
              <w:pStyle w:val="Caption"/>
              <w:keepNext/>
              <w:jc w:val="right"/>
            </w:pPr>
            <w:r>
              <w:t>(</w:t>
            </w:r>
            <w:fldSimple w:instr=" SEQ Equation \* ARABIC ">
              <w:bookmarkStart w:id="1" w:name="_Ref113330618"/>
              <w:r w:rsidR="00A17D50">
                <w:rPr>
                  <w:noProof/>
                </w:rPr>
                <w:t>2</w:t>
              </w:r>
              <w:bookmarkEnd w:id="1"/>
            </w:fldSimple>
            <w:r>
              <w:t>)</w:t>
            </w:r>
          </w:p>
          <w:p w14:paraId="1CA1F576" w14:textId="77777777" w:rsidR="00A17D50" w:rsidRDefault="00A17D50" w:rsidP="00895873">
            <w:pPr>
              <w:spacing w:after="0"/>
              <w:jc w:val="right"/>
            </w:pPr>
          </w:p>
        </w:tc>
      </w:tr>
    </w:tbl>
    <w:p w14:paraId="5A32456D" w14:textId="06707271" w:rsidR="00A17D50" w:rsidRDefault="00B455F0"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g</m:t>
            </m:r>
          </m:sub>
        </m:sSub>
      </m:oMath>
      <w:r>
        <w:t xml:space="preserve"> is the </w:t>
      </w:r>
      <w:r w:rsidR="00103A96">
        <w:t>modulation score</w:t>
      </w:r>
      <w:r>
        <w:t xml:space="preserve"> for a gene, and </w:t>
      </w:r>
      <m:oMath>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xml:space="preserve">) </m:t>
        </m:r>
      </m:oMath>
      <w:r>
        <w:t>is the</w:t>
      </w:r>
      <w:r w:rsidR="00103A96">
        <w:t xml:space="preserve"> standard deviation of the</w:t>
      </w:r>
      <w:r>
        <w:t xml:space="preserve"> measured abundance value </w:t>
      </w:r>
      <w:r w:rsidR="00F131B3">
        <w:t xml:space="preserve">of gene </w:t>
      </w:r>
      <m:oMath>
        <m:r>
          <w:rPr>
            <w:rFonts w:ascii="Cambria Math" w:hAnsi="Cambria Math"/>
          </w:rPr>
          <m:t>g</m:t>
        </m:r>
      </m:oMath>
      <w:r w:rsidR="00F131B3">
        <w:t xml:space="preserve"> in dataset </w:t>
      </w:r>
      <m:oMath>
        <m:r>
          <w:rPr>
            <w:rFonts w:ascii="Cambria Math" w:hAnsi="Cambria Math"/>
          </w:rPr>
          <m:t>d</m:t>
        </m:r>
      </m:oMath>
      <w:r w:rsidR="00F131B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
        <w:gridCol w:w="7414"/>
        <w:gridCol w:w="1302"/>
      </w:tblGrid>
      <w:tr w:rsidR="00A17D50" w14:paraId="1C909A3F" w14:textId="77777777" w:rsidTr="00895873">
        <w:tc>
          <w:tcPr>
            <w:tcW w:w="449" w:type="pct"/>
          </w:tcPr>
          <w:p w14:paraId="1F28F92B" w14:textId="77777777" w:rsidR="00A17D50" w:rsidRDefault="00A17D50" w:rsidP="00587F4D">
            <w:pPr>
              <w:spacing w:after="0"/>
            </w:pPr>
          </w:p>
        </w:tc>
        <w:tc>
          <w:tcPr>
            <w:tcW w:w="3870" w:type="pct"/>
          </w:tcPr>
          <w:p w14:paraId="01EBA1D2" w14:textId="059B1A2C" w:rsidR="00A17D50" w:rsidRDefault="00000000"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 </m:t>
                </m:r>
                <m:nary>
                  <m:naryPr>
                    <m:chr m:val="∑"/>
                    <m:limLoc m:val="subSup"/>
                    <m:ctrlPr>
                      <w:rPr>
                        <w:rFonts w:ascii="Cambria Math" w:hAnsi="Cambria Math"/>
                        <w:i/>
                      </w:rPr>
                    </m:ctrlPr>
                  </m:naryPr>
                  <m:sub>
                    <m:r>
                      <w:rPr>
                        <w:rFonts w:ascii="Cambria Math" w:hAnsi="Cambria Math"/>
                      </w:rPr>
                      <m:t>g=1</m:t>
                    </m:r>
                  </m:sub>
                  <m:sup>
                    <m:r>
                      <w:rPr>
                        <w:rFonts w:ascii="Cambria Math" w:hAnsi="Cambria Math"/>
                      </w:rPr>
                      <m:t>G</m:t>
                    </m:r>
                  </m:sup>
                  <m:e>
                    <m:sSub>
                      <m:sSubPr>
                        <m:ctrlPr>
                          <w:rPr>
                            <w:rFonts w:ascii="Cambria Math" w:hAnsi="Cambria Math"/>
                            <w:i/>
                          </w:rPr>
                        </m:ctrlPr>
                      </m:sSubPr>
                      <m:e>
                        <m:r>
                          <w:rPr>
                            <w:rFonts w:ascii="Cambria Math" w:hAnsi="Cambria Math"/>
                          </w:rPr>
                          <m:t>M</m:t>
                        </m:r>
                      </m:e>
                      <m:sub>
                        <m:r>
                          <w:rPr>
                            <w:rFonts w:ascii="Cambria Math" w:hAnsi="Cambria Math"/>
                          </w:rPr>
                          <m:t>g</m:t>
                        </m:r>
                      </m:sub>
                    </m:sSub>
                  </m:e>
                </m:nary>
              </m:oMath>
            </m:oMathPara>
          </w:p>
        </w:tc>
        <w:tc>
          <w:tcPr>
            <w:tcW w:w="680" w:type="pct"/>
          </w:tcPr>
          <w:p w14:paraId="47AB956F" w14:textId="78E89F69" w:rsidR="00A17D50" w:rsidRDefault="003F2CE9" w:rsidP="00895873">
            <w:pPr>
              <w:pStyle w:val="Caption"/>
              <w:keepNext/>
              <w:jc w:val="right"/>
            </w:pPr>
            <w:r>
              <w:t>(</w:t>
            </w:r>
            <w:fldSimple w:instr=" SEQ Equation \* ARABIC ">
              <w:bookmarkStart w:id="2" w:name="_Ref113330649"/>
              <w:r w:rsidR="00946785">
                <w:rPr>
                  <w:noProof/>
                </w:rPr>
                <w:t>3</w:t>
              </w:r>
              <w:bookmarkEnd w:id="2"/>
            </w:fldSimple>
            <w:r>
              <w:t>)</w:t>
            </w:r>
          </w:p>
        </w:tc>
      </w:tr>
    </w:tbl>
    <w:p w14:paraId="63B7684A" w14:textId="699C21A9" w:rsidR="0059085B" w:rsidRPr="00394C07" w:rsidRDefault="00970B8B"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t xml:space="preserve">is the pathway modulation score for pathway </w:t>
      </w:r>
      <m:oMath>
        <m:r>
          <w:rPr>
            <w:rFonts w:ascii="Cambria Math" w:hAnsi="Cambria Math"/>
          </w:rPr>
          <m:t>p</m:t>
        </m:r>
      </m:oMath>
      <w:r>
        <w:t xml:space="preserve"> and </w:t>
      </w:r>
      <m:oMath>
        <m:r>
          <w:rPr>
            <w:rFonts w:ascii="Cambria Math" w:hAnsi="Cambria Math"/>
          </w:rPr>
          <m:t>G</m:t>
        </m:r>
      </m:oMath>
      <w:r>
        <w:t xml:space="preserve"> is the number of genes in the pathway </w:t>
      </w:r>
      <m:oMath>
        <m:r>
          <w:rPr>
            <w:rFonts w:ascii="Cambria Math" w:hAnsi="Cambria Math"/>
          </w:rPr>
          <m:t>p</m:t>
        </m:r>
      </m:oMath>
      <w:r>
        <w:t>.</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proofErr w:type="spellStart"/>
      <w:r>
        <w:t>PaintOmics</w:t>
      </w:r>
      <w:proofErr w:type="spellEnd"/>
      <w:r>
        <w:t>:</w:t>
      </w:r>
    </w:p>
    <w:p w14:paraId="1D40F54E" w14:textId="77777777" w:rsidR="00D7521A" w:rsidRDefault="00D7521A" w:rsidP="00587F4D">
      <w:pPr>
        <w:spacing w:after="0"/>
        <w:ind w:left="720"/>
      </w:pPr>
      <w:proofErr w:type="spellStart"/>
      <w:r>
        <w:t>LeapR</w:t>
      </w:r>
      <w:proofErr w:type="spellEnd"/>
      <w:r>
        <w:t>:</w:t>
      </w:r>
    </w:p>
    <w:p w14:paraId="600F62DD" w14:textId="77777777" w:rsidR="00D7521A" w:rsidRDefault="00D7521A" w:rsidP="00587F4D">
      <w:pPr>
        <w:spacing w:after="0"/>
        <w:ind w:left="720"/>
      </w:pPr>
      <w:proofErr w:type="spellStart"/>
      <w:r>
        <w:t>ActivePathways</w:t>
      </w:r>
      <w:proofErr w:type="spellEnd"/>
      <w:r>
        <w:t>:</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reactomeGSA</w:t>
      </w:r>
      <w:proofErr w:type="spellEnd"/>
      <w:r w:rsidRPr="0027417F">
        <w:t xml:space="preserve"> – applies CAMERA + Reactome to each dataset separately, returns individual p-values, correlations between datatypes. Adapted this method – used </w:t>
      </w:r>
      <w:r w:rsidRPr="0027417F">
        <w:lastRenderedPageBreak/>
        <w:t>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paintOmics</w:t>
      </w:r>
      <w:proofErr w:type="spellEnd"/>
      <w:r w:rsidRPr="0027417F">
        <w:t xml:space="preserve"> (</w:t>
      </w:r>
      <w:hyperlink r:id="rId6" w:history="1">
        <w:r w:rsidRPr="0027417F">
          <w:rPr>
            <w:rStyle w:val="Hyperlink"/>
            <w:rFonts w:cs="Arial"/>
          </w:rPr>
          <w:t>https://doi.org/10.1093/nar/gkac352</w:t>
        </w:r>
      </w:hyperlink>
      <w:r w:rsidRPr="0027417F">
        <w:t xml:space="preserve">, </w:t>
      </w:r>
      <w:hyperlink r:id="rId7"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2B9A75FC"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ActivePathways</w:t>
      </w:r>
      <w:proofErr w:type="spellEnd"/>
      <w:r w:rsidRPr="0027417F">
        <w:t xml:space="preserve"> (</w:t>
      </w:r>
      <w:hyperlink r:id="rId8" w:history="1">
        <w:r w:rsidRPr="0027417F">
          <w:rPr>
            <w:rStyle w:val="Hyperlink"/>
            <w:rFonts w:cs="Arial"/>
          </w:rPr>
          <w:t>doi:10.1038/s41467-019-13983-9</w:t>
        </w:r>
      </w:hyperlink>
      <w:r w:rsidRPr="0027417F">
        <w:t xml:space="preserve">): “From a matrix of p-values, </w:t>
      </w:r>
      <w:proofErr w:type="spellStart"/>
      <w:r w:rsidRPr="0027417F">
        <w:t>ActivePathways</w:t>
      </w:r>
      <w:proofErr w:type="spellEnd"/>
      <w:r w:rsidRPr="0027417F">
        <w:t xml:space="preserve"> creates a ranked gene list where genes are </w:t>
      </w:r>
      <w:r w:rsidR="003C1F5B" w:rsidRPr="0027417F">
        <w:t>prioritized</w:t>
      </w:r>
      <w:r w:rsidRPr="0027417F">
        <w:t xml:space="preserve"> based on their combined significance of in the series of omics datasets provided in the input matrix. The ranked gene list includes the most significant genes first. </w:t>
      </w:r>
      <w:proofErr w:type="spellStart"/>
      <w:r w:rsidRPr="0027417F">
        <w:t>ActivePathways</w:t>
      </w:r>
      <w:proofErr w:type="spellEnd"/>
      <w:r w:rsidRPr="0027417F">
        <w:t xml:space="preserve">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w:t>
      </w:r>
      <w:proofErr w:type="gramStart"/>
      <w:r w:rsidRPr="0027417F">
        <w:t>top most</w:t>
      </w:r>
      <w:proofErr w:type="gramEnd"/>
      <w:r w:rsidRPr="0027417F">
        <w:t xml:space="preserve">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w:t>
      </w:r>
      <w:proofErr w:type="spellStart"/>
      <w:r w:rsidRPr="0027417F">
        <w:t>pca</w:t>
      </w:r>
      <w:proofErr w:type="spellEnd"/>
      <w:r w:rsidRPr="0027417F">
        <w:t xml:space="preserve">-based method </w:t>
      </w:r>
      <w:proofErr w:type="spellStart"/>
      <w:r w:rsidRPr="0027417F">
        <w:t>PathwayPCA</w:t>
      </w:r>
      <w:proofErr w:type="spellEnd"/>
      <w:r w:rsidRPr="0027417F">
        <w:t xml:space="preserve"> (</w:t>
      </w:r>
      <w:hyperlink r:id="rId9"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w:t>
      </w:r>
      <w:r w:rsidR="00793A81">
        <w:lastRenderedPageBreak/>
        <w:t xml:space="preserve">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leapR</w:t>
      </w:r>
      <w:proofErr w:type="spellEnd"/>
      <w:r w:rsidRPr="0027417F">
        <w:t xml:space="preserve"> (</w:t>
      </w:r>
      <w:hyperlink r:id="rId10" w:history="1">
        <w:r w:rsidRPr="0027417F">
          <w:rPr>
            <w:rStyle w:val="Hyperlink"/>
            <w:rFonts w:cs="Arial"/>
          </w:rPr>
          <w:t>https://doi.org/10.1021/acs.jproteome.0c00963</w:t>
        </w:r>
      </w:hyperlink>
      <w:r w:rsidRPr="0027417F">
        <w:t xml:space="preserve">): “Many applications of enrichment compare one group of samples (case) against another group (control) with the goal of identifying pathways that have significantly different abundance in this comparison. The </w:t>
      </w:r>
      <w:proofErr w:type="spellStart"/>
      <w:r w:rsidRPr="0027417F">
        <w:t>leapR</w:t>
      </w:r>
      <w:proofErr w:type="spellEnd"/>
      <w:r w:rsidRPr="0027417F">
        <w:t xml:space="preserve"> package accomplishes this in the </w:t>
      </w:r>
      <w:proofErr w:type="spellStart"/>
      <w:r w:rsidRPr="0027417F">
        <w:t>enrichment_comparison</w:t>
      </w:r>
      <w:proofErr w:type="spellEnd"/>
      <w:r w:rsidRPr="0027417F">
        <w:t xml:space="preserve"> (see </w:t>
      </w:r>
      <w:hyperlink r:id="rId11" w:history="1">
        <w:r w:rsidRPr="0027417F">
          <w:rPr>
            <w:rStyle w:val="Hyperlink"/>
            <w:rFonts w:cs="Arial"/>
          </w:rPr>
          <w:t>Figure 1</w:t>
        </w:r>
      </w:hyperlink>
      <w:r w:rsidRPr="0027417F">
        <w:t> and </w:t>
      </w:r>
      <w:hyperlink r:id="rId12"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3" w:history="1">
        <w:r w:rsidRPr="0027417F">
          <w:rPr>
            <w:rStyle w:val="Hyperlink"/>
            <w:rFonts w:cs="Arial"/>
          </w:rPr>
          <w:t>https://doi.org/10.1186/s12859-019-2716-6</w:t>
        </w:r>
      </w:hyperlink>
      <w:r w:rsidRPr="0027417F">
        <w:t xml:space="preserve">): adaptation of GSEA to </w:t>
      </w:r>
      <w:proofErr w:type="spellStart"/>
      <w:r w:rsidRPr="0027417F">
        <w:t>multiomics</w:t>
      </w:r>
      <w:proofErr w:type="spellEnd"/>
      <w:r w:rsidRPr="0027417F">
        <w:t xml:space="preserve">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 xml:space="preserve">Not to be confused with </w:t>
      </w:r>
      <w:proofErr w:type="spellStart"/>
      <w:r w:rsidRPr="0027417F">
        <w:t>multiGSEA</w:t>
      </w:r>
      <w:proofErr w:type="spellEnd"/>
      <w:r w:rsidRPr="0027417F">
        <w:t xml:space="preserve"> (</w:t>
      </w:r>
      <w:hyperlink r:id="rId14" w:history="1">
        <w:r w:rsidRPr="0027417F">
          <w:rPr>
            <w:rStyle w:val="Hyperlink"/>
            <w:rFonts w:cs="Arial"/>
          </w:rPr>
          <w:t>https://doi.org/10.1186/s12859-020-03910-x</w:t>
        </w:r>
      </w:hyperlink>
      <w:r w:rsidRPr="0027417F">
        <w:t xml:space="preserve">) which just applies GSEA to each sample individually and uses a </w:t>
      </w:r>
      <w:proofErr w:type="spellStart"/>
      <w:r w:rsidRPr="0027417F">
        <w:t>pvalue</w:t>
      </w:r>
      <w:proofErr w:type="spellEnd"/>
      <w:r w:rsidRPr="0027417F">
        <w:t xml:space="preserve"> combination method or with MOGSA (</w:t>
      </w:r>
      <w:hyperlink r:id="rId15" w:history="1">
        <w:r w:rsidRPr="0027417F">
          <w:rPr>
            <w:rStyle w:val="Hyperlink"/>
            <w:rFonts w:cs="Arial"/>
          </w:rPr>
          <w:t>https://doi.org/10.1074/mcp.TIR118.001251</w:t>
        </w:r>
      </w:hyperlink>
      <w:r w:rsidRPr="0027417F">
        <w:t>) which is a single-sample method</w:t>
      </w:r>
    </w:p>
    <w:p w14:paraId="1101B44C" w14:textId="5FD660DB" w:rsidR="00BC2871" w:rsidRDefault="00FB48A0" w:rsidP="00FB48A0">
      <w:pPr>
        <w:pStyle w:val="Heading2"/>
      </w:pPr>
      <w:r>
        <w:lastRenderedPageBreak/>
        <w:t>Data and software availability statements</w:t>
      </w:r>
    </w:p>
    <w:p w14:paraId="0356A2F5" w14:textId="7A623B63" w:rsidR="00024A85" w:rsidRPr="00412509" w:rsidRDefault="006A7CFA" w:rsidP="00412509">
      <w:r>
        <w:t xml:space="preserve">The transcriptomics dataset described in this manuscript has been deposited to NCBI-GEO with the accession number </w:t>
      </w:r>
      <w:r w:rsidRPr="00C1215B">
        <w:rPr>
          <w:highlight w:val="yellow"/>
        </w:rPr>
        <w:t>insert accession number here</w:t>
      </w:r>
      <w:r>
        <w:t xml:space="preserve"> and is available at </w:t>
      </w:r>
      <w:r w:rsidRPr="00C1215B">
        <w:rPr>
          <w:highlight w:val="yellow"/>
        </w:rPr>
        <w:t>insert URL here</w:t>
      </w:r>
      <w:r>
        <w:t xml:space="preserve">. </w:t>
      </w:r>
      <w:r w:rsidRPr="006A7CFA">
        <w:t>The mass spectrometry phosphoproteomics</w:t>
      </w:r>
      <w:r w:rsidR="00D940AC">
        <w:t xml:space="preserve"> and proteomics</w:t>
      </w:r>
      <w:r w:rsidRPr="006A7CFA">
        <w:t xml:space="preserve"> </w:t>
      </w:r>
      <w:r w:rsidR="00096E68">
        <w:t>dataset</w:t>
      </w:r>
      <w:r w:rsidR="00D940AC">
        <w:t>s</w:t>
      </w:r>
      <w:r w:rsidRPr="006A7CFA">
        <w:t xml:space="preserve"> </w:t>
      </w:r>
      <w:r w:rsidR="00D940AC">
        <w:t>are</w:t>
      </w:r>
      <w:r w:rsidR="00096E68">
        <w:t xml:space="preserve"> available at the</w:t>
      </w:r>
      <w:r w:rsidRPr="006A7CFA">
        <w:t xml:space="preserve"> </w:t>
      </w:r>
      <w:proofErr w:type="spellStart"/>
      <w:r w:rsidRPr="006A7CFA">
        <w:t>ProteomeXchange</w:t>
      </w:r>
      <w:proofErr w:type="spellEnd"/>
      <w:r w:rsidRPr="006A7CFA">
        <w:t xml:space="preserve"> Consortium</w:t>
      </w:r>
      <w:r w:rsidR="00AF4118">
        <w:t xml:space="preserve"> </w:t>
      </w:r>
      <w:r w:rsidRPr="006A7CFA">
        <w:t xml:space="preserve">partner repository </w:t>
      </w:r>
      <w:r w:rsidR="00AF4118" w:rsidRPr="006A7CFA">
        <w:t xml:space="preserve">PRIDE </w:t>
      </w:r>
      <w:r w:rsidRPr="006A7CFA">
        <w:t>with the dataset identifier</w:t>
      </w:r>
      <w:r w:rsidR="00D940AC">
        <w:t>s</w:t>
      </w:r>
      <w:r w:rsidRPr="006A7CFA">
        <w:t xml:space="preserve"> PXD036167</w:t>
      </w:r>
      <w:r w:rsidR="00B12F8D">
        <w:t xml:space="preserve"> and </w:t>
      </w:r>
      <w:r w:rsidR="00B12F8D" w:rsidRPr="00C1215B">
        <w:rPr>
          <w:highlight w:val="yellow"/>
        </w:rPr>
        <w:t>insert accession number</w:t>
      </w:r>
      <w:r w:rsidR="00B12F8D">
        <w:t xml:space="preserve"> respectively.</w:t>
      </w:r>
      <w:r w:rsidR="00FA2262">
        <w:t xml:space="preserve"> </w:t>
      </w:r>
      <w:r w:rsidR="00B12F8D">
        <w:t xml:space="preserve">The source code, documentation, and tutorials for the BONITA3 Python tool and the </w:t>
      </w:r>
      <w:proofErr w:type="spellStart"/>
      <w:r w:rsidR="00B12F8D">
        <w:t>mBONITA</w:t>
      </w:r>
      <w:proofErr w:type="spellEnd"/>
      <w:r w:rsidR="00B12F8D">
        <w:t xml:space="preserve"> pathway analysis module are freely available at </w:t>
      </w:r>
      <w:hyperlink r:id="rId16" w:history="1">
        <w:r w:rsidR="009B4491" w:rsidRPr="00393382">
          <w:rPr>
            <w:rStyle w:val="Hyperlink"/>
            <w:rFonts w:cs="Arial"/>
          </w:rPr>
          <w:t>https://github.com/Thakar-Lab/BONITA-Python3</w:t>
        </w:r>
      </w:hyperlink>
      <w:r w:rsidR="009B4491">
        <w:t xml:space="preserve">. </w:t>
      </w: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w:t>
      </w:r>
      <w:proofErr w:type="spellStart"/>
      <w:r w:rsidRPr="00AF6381">
        <w:t>moBONITA</w:t>
      </w:r>
      <w:proofErr w:type="spellEnd"/>
      <w:r w:rsidRPr="00AF6381">
        <w:t xml:space="preserve">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w:t>
      </w:r>
      <w:proofErr w:type="spellStart"/>
      <w:r w:rsidRPr="008A0F7A">
        <w:t>mBONITA</w:t>
      </w:r>
      <w:proofErr w:type="spellEnd"/>
      <w:r w:rsidRPr="008A0F7A">
        <w:t xml:space="preserve"> identifies mechanisms of hypoxia-mediated chemotaxis from a </w:t>
      </w:r>
      <w:proofErr w:type="gramStart"/>
      <w:r w:rsidRPr="008A0F7A">
        <w:t>multi-omics datasets</w:t>
      </w:r>
      <w:proofErr w:type="gramEnd"/>
      <w:r w:rsidRPr="008A0F7A">
        <w:t xml:space="preserve"> from RAMOS B cells grown under three conditions (pathway analysis with </w:t>
      </w:r>
      <w:proofErr w:type="spellStart"/>
      <w:r w:rsidRPr="008A0F7A">
        <w:t>mBONITA</w:t>
      </w:r>
      <w:proofErr w:type="spellEnd"/>
      <w:r w:rsidRPr="008A0F7A">
        <w:t xml:space="preserve">) (A) 1505 genes were profiled in all three omics datasets </w:t>
      </w:r>
      <w:r w:rsidRPr="008A0F7A">
        <w:lastRenderedPageBreak/>
        <w:t xml:space="preserve">(median log2-abundance &gt; 0) (B) The multi-omics datasets showed low inter-dataset correlations. Distinct experimental conditions are indicated by colors and shapes as shown in the legend. (C )Pathways known to be involved in the hypoxia-mediated response to CyA, </w:t>
      </w:r>
      <w:proofErr w:type="gramStart"/>
      <w:r w:rsidRPr="008A0F7A">
        <w:t>Only</w:t>
      </w:r>
      <w:proofErr w:type="gramEnd"/>
      <w:r w:rsidRPr="008A0F7A">
        <w:t xml:space="preserve"> pathways identified as significant from a combined dataset by </w:t>
      </w:r>
      <w:proofErr w:type="spellStart"/>
      <w:r w:rsidRPr="008A0F7A">
        <w:t>mBONITA</w:t>
      </w:r>
      <w:proofErr w:type="spellEnd"/>
      <w:r w:rsidRPr="008A0F7A">
        <w:t xml:space="preserve"> are shown. Pathways are defined as differentially regulated if the Benjamini-Hochberg corrected p-value &lt; 0.05. </w:t>
      </w:r>
    </w:p>
    <w:p w14:paraId="48D3B3C8" w14:textId="2A33265C" w:rsidR="008A0F7A" w:rsidRDefault="00F5578E" w:rsidP="00587F4D">
      <w:pPr>
        <w:pStyle w:val="ListParagraph"/>
        <w:numPr>
          <w:ilvl w:val="0"/>
          <w:numId w:val="37"/>
        </w:numPr>
        <w:spacing w:after="0"/>
      </w:pPr>
      <w:r w:rsidRPr="00F5578E">
        <w:t xml:space="preserve">Figure 3: Pathway-based prioritization of genes in a signaling network with </w:t>
      </w:r>
      <w:proofErr w:type="spellStart"/>
      <w:r w:rsidRPr="00F5578E">
        <w:t>mBONITA</w:t>
      </w:r>
      <w:proofErr w:type="spellEnd"/>
      <w:r w:rsidRPr="00F5578E">
        <w:t xml:space="preserve">. Node importance score: show a case study of a LSP1/HIF1A-centric signaling network (TO BE DONE). (A) Network figure (B) Heatmap of node modulation scores. This is a placeholder/draft figure showing node modulation scores for each dataset/contrast combination for the B cell receptor signaling network. NB – this is just IS * RA, need to multiply by </w:t>
      </w:r>
      <w:proofErr w:type="spellStart"/>
      <w:r w:rsidRPr="00F5578E">
        <w:t>std.dev</w:t>
      </w:r>
      <w:proofErr w:type="spellEnd"/>
      <w:r w:rsidRPr="00F5578E">
        <w:t xml:space="preserve"> as well</w:t>
      </w:r>
      <w:r w:rsidR="00DF0A41">
        <w:t>.</w:t>
      </w:r>
    </w:p>
    <w:p w14:paraId="24F69D77" w14:textId="753A8979" w:rsidR="00DF0A41" w:rsidRDefault="00DF0A41" w:rsidP="00587F4D">
      <w:pPr>
        <w:pStyle w:val="ListParagraph"/>
        <w:numPr>
          <w:ilvl w:val="0"/>
          <w:numId w:val="37"/>
        </w:numPr>
        <w:spacing w:after="0"/>
      </w:pPr>
      <w:r w:rsidRPr="00DF0A41">
        <w:t xml:space="preserve">Figure 4: Benchmarking of </w:t>
      </w:r>
      <w:proofErr w:type="spellStart"/>
      <w:r w:rsidRPr="00DF0A41">
        <w:t>mBONITA</w:t>
      </w:r>
      <w:proofErr w:type="spellEnd"/>
      <w:r w:rsidRPr="00DF0A41">
        <w:t xml:space="preserve">. Numbers of differentially regulated KEGG pathways identified from combination multi-omics data by tested methods in three contrasts (A) 19%O2,CyA- vs 1%O2,CyA- (B) 1%O2,CyA+ vs 1%O2,CyA-  (C ) 19%O2,CyA- vs 1%O2,CyA+ (D). Pathways known to be involved in the hypoxia-mediated response to CyA, </w:t>
      </w:r>
      <w:proofErr w:type="gramStart"/>
      <w:r w:rsidRPr="00DF0A41">
        <w:t>Only</w:t>
      </w:r>
      <w:proofErr w:type="gramEnd"/>
      <w:r w:rsidRPr="00DF0A41">
        <w:t xml:space="preserve"> pathways identified as significant from a combined dataset by at least one method are shown.</w:t>
      </w:r>
      <w:r w:rsidR="00B6452A">
        <w:t xml:space="preserve"> </w:t>
      </w:r>
      <w:r w:rsidRPr="00DF0A41">
        <w:t>Pathways are defined as differentially regulated if the Benjamini-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lastRenderedPageBreak/>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Bonferroni-adjusted p-value &lt; 0.05) (B) z-scored RPM values of DE genes identified in all/any contrast. Experimental conditions are indicated by colors as shown in the legend. (C )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w:t>
      </w:r>
      <w:proofErr w:type="spellStart"/>
      <w:r w:rsidRPr="00E14E1B">
        <w:t>mBONITA</w:t>
      </w:r>
      <w:proofErr w:type="spellEnd"/>
      <w:r w:rsidRPr="00E14E1B">
        <w:t xml:space="preserve">-PA to BONITA-PA Numbers of differentially regulated pathways identified from combination multi-omics data by </w:t>
      </w:r>
      <w:proofErr w:type="spellStart"/>
      <w:r w:rsidRPr="00E14E1B">
        <w:t>mBONITA</w:t>
      </w:r>
      <w:proofErr w:type="spellEnd"/>
      <w:r w:rsidRPr="00E14E1B">
        <w:t xml:space="preserve"> in three contrasts (A) 19%O2,CyA- vs 1%O2,CyA- (B) 1%O2,CyA+ vs 1%O2,CyA-  (C ) 19%O2,CyA- vs 1%O2,CyA+. Pathways are defined as differentially regulated if the Benjamini-Hochberg corrected p-value </w:t>
      </w:r>
      <w:r w:rsidR="00EE3BE1">
        <w:t xml:space="preserve">is </w:t>
      </w:r>
      <w:r w:rsidRPr="00E14E1B">
        <w:t>&lt; 0.05.</w:t>
      </w:r>
    </w:p>
    <w:p w14:paraId="7B774EA5" w14:textId="237F2BCD" w:rsidR="005757BB" w:rsidRDefault="00093A9A" w:rsidP="005757BB">
      <w:pPr>
        <w:pStyle w:val="ListParagraph"/>
        <w:numPr>
          <w:ilvl w:val="0"/>
          <w:numId w:val="36"/>
        </w:numPr>
        <w:spacing w:after="0"/>
      </w:pPr>
      <w:r>
        <w:t>Supplementary Figure 4</w:t>
      </w:r>
      <w:r w:rsidR="009915DD" w:rsidRPr="009915DD">
        <w:t xml:space="preserve">: Pathway analysis with Bonita. All p-values are Bonferroni-corrected and are &lt; 0.01. The top 10 pathways with the lowest p-values are shown. A complete table of significantly dysregulated pathways may be found in the Supplementary Data. (a) Proteomics (top 10 pathways with the lowest p-values are </w:t>
      </w:r>
      <w:r w:rsidR="009915DD" w:rsidRPr="009915DD">
        <w:lastRenderedPageBreak/>
        <w:t xml:space="preserve">shown) (b) Phosphoproteomics (top 10 pathways with the lowest p-values are shown) (c) Transcriptomics (top 4 pathways with the lowest p-values are shown) (d) TO BE ADDED. </w:t>
      </w:r>
      <w:proofErr w:type="spellStart"/>
      <w:r w:rsidR="009915DD" w:rsidRPr="009915DD">
        <w:t>Multiomics</w:t>
      </w:r>
      <w:proofErr w:type="spellEnd"/>
      <w:r w:rsidR="009915DD" w:rsidRPr="009915DD">
        <w:t xml:space="preserve"> network. Contrasts are color-coded as shown in the legend.</w:t>
      </w:r>
    </w:p>
    <w:p w14:paraId="08B6538E" w14:textId="77777777" w:rsidR="005757BB" w:rsidRDefault="005757BB" w:rsidP="00515648">
      <w:pPr>
        <w:pStyle w:val="ListParagraph"/>
        <w:numPr>
          <w:ilvl w:val="0"/>
          <w:numId w:val="36"/>
        </w:numPr>
        <w:spacing w:after="0"/>
      </w:pPr>
      <w:r w:rsidRPr="005757BB">
        <w:t xml:space="preserve">Supplementary File 1: </w:t>
      </w:r>
      <w:proofErr w:type="spellStart"/>
      <w:r w:rsidRPr="005757BB">
        <w:t>mBONITA</w:t>
      </w:r>
      <w:proofErr w:type="spellEnd"/>
      <w:r w:rsidRPr="005757BB">
        <w:t>-PA results Excel workbook - pvalues_concatenated_20220816</w:t>
      </w:r>
    </w:p>
    <w:p w14:paraId="5444F164" w14:textId="77777777" w:rsidR="005757BB" w:rsidRDefault="005757BB" w:rsidP="005757BB">
      <w:pPr>
        <w:pStyle w:val="ListParagraph"/>
        <w:numPr>
          <w:ilvl w:val="0"/>
          <w:numId w:val="36"/>
        </w:numPr>
        <w:spacing w:after="0"/>
      </w:pPr>
      <w:r w:rsidRPr="005757BB">
        <w:t xml:space="preserve">Supplementary File 2: </w:t>
      </w:r>
      <w:proofErr w:type="spellStart"/>
      <w:r w:rsidRPr="005757BB">
        <w:t>PaintOmics</w:t>
      </w:r>
      <w:proofErr w:type="spellEnd"/>
      <w:r w:rsidRPr="005757BB">
        <w:t xml:space="preserve"> results (paintomics_allResults.csv)</w:t>
      </w:r>
    </w:p>
    <w:p w14:paraId="700B5666" w14:textId="77777777" w:rsidR="005757BB" w:rsidRDefault="005757BB" w:rsidP="00BC5AEF">
      <w:pPr>
        <w:pStyle w:val="ListParagraph"/>
        <w:numPr>
          <w:ilvl w:val="0"/>
          <w:numId w:val="36"/>
        </w:numPr>
        <w:spacing w:after="0"/>
      </w:pPr>
      <w:r w:rsidRPr="005757BB">
        <w:t xml:space="preserve">Supplementary File 3: </w:t>
      </w:r>
      <w:proofErr w:type="spellStart"/>
      <w:r w:rsidRPr="005757BB">
        <w:t>leapR</w:t>
      </w:r>
      <w:proofErr w:type="spellEnd"/>
      <w:r w:rsidRPr="005757BB">
        <w:t xml:space="preserve">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 xml:space="preserve">Supplementary File 5: </w:t>
      </w:r>
      <w:proofErr w:type="spellStart"/>
      <w:r w:rsidRPr="005757BB">
        <w:t>ActivePathways</w:t>
      </w:r>
      <w:proofErr w:type="spellEnd"/>
      <w:r w:rsidRPr="005757BB">
        <w:t xml:space="preserve">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 xml:space="preserve">Supplementary Figure 5: </w:t>
      </w:r>
      <w:proofErr w:type="spellStart"/>
      <w:r w:rsidRPr="001547B3">
        <w:t>paintOMICS</w:t>
      </w:r>
      <w:proofErr w:type="spellEnd"/>
      <w:r w:rsidRPr="001547B3">
        <w:t xml:space="preserve"> results</w:t>
      </w:r>
    </w:p>
    <w:p w14:paraId="1D48DFA5" w14:textId="7184EB13" w:rsidR="00F912C8" w:rsidRDefault="00F912C8" w:rsidP="005757BB">
      <w:pPr>
        <w:pStyle w:val="ListParagraph"/>
        <w:numPr>
          <w:ilvl w:val="0"/>
          <w:numId w:val="36"/>
        </w:numPr>
        <w:spacing w:after="0"/>
      </w:pPr>
      <w:r w:rsidRPr="00F912C8">
        <w:t xml:space="preserve">Supplementary Figure 6: </w:t>
      </w:r>
      <w:proofErr w:type="spellStart"/>
      <w:r w:rsidRPr="00F912C8">
        <w:t>leapR</w:t>
      </w:r>
      <w:proofErr w:type="spellEnd"/>
      <w:r w:rsidRPr="00F912C8">
        <w:t xml:space="preserve"> results</w:t>
      </w:r>
    </w:p>
    <w:p w14:paraId="133B2A52" w14:textId="024E9435" w:rsidR="007912F6" w:rsidRDefault="007912F6" w:rsidP="005757BB">
      <w:pPr>
        <w:pStyle w:val="ListParagraph"/>
        <w:numPr>
          <w:ilvl w:val="0"/>
          <w:numId w:val="36"/>
        </w:numPr>
        <w:spacing w:after="0"/>
      </w:pPr>
      <w:r w:rsidRPr="007912F6">
        <w:t xml:space="preserve">Supplementary Figure 7: </w:t>
      </w:r>
      <w:proofErr w:type="spellStart"/>
      <w:r w:rsidRPr="007912F6">
        <w:t>ActivePathways</w:t>
      </w:r>
      <w:proofErr w:type="spellEnd"/>
    </w:p>
    <w:p w14:paraId="682A1B44" w14:textId="0C7CB61A" w:rsidR="002D7696" w:rsidRPr="005757BB" w:rsidRDefault="002D7696" w:rsidP="00FC7ECF">
      <w:pPr>
        <w:pStyle w:val="ListParagraph"/>
        <w:numPr>
          <w:ilvl w:val="0"/>
          <w:numId w:val="36"/>
        </w:numPr>
        <w:spacing w:after="0"/>
      </w:pPr>
      <w:r w:rsidRPr="002D7696">
        <w:t>Supplementary Figure 8: CAMERA + Fisher results</w:t>
      </w:r>
    </w:p>
    <w:p w14:paraId="7F564813" w14:textId="3A7FEBFE" w:rsidR="00E85201" w:rsidRDefault="00E85201" w:rsidP="00587F4D">
      <w:pPr>
        <w:pStyle w:val="Heading1"/>
        <w:spacing w:after="0"/>
      </w:pPr>
      <w:r>
        <w:t>Article and Author Information</w:t>
      </w:r>
    </w:p>
    <w:p w14:paraId="5BB4D2F9" w14:textId="77632A26" w:rsidR="00E85201" w:rsidRDefault="00E85201" w:rsidP="00C84498">
      <w:pPr>
        <w:pStyle w:val="Heading2"/>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7" w:history="1">
        <w:r w:rsidRPr="00B25B81">
          <w:rPr>
            <w:rStyle w:val="Hyperlink"/>
            <w:rFonts w:cs="Arial"/>
            <w:i/>
            <w:iCs/>
          </w:rPr>
          <w:t>https://casrai.org/credit/</w:t>
        </w:r>
      </w:hyperlink>
      <w:r w:rsidRPr="00B25B81">
        <w:rPr>
          <w:i/>
          <w:iCs/>
        </w:rPr>
        <w:t xml:space="preserve"> for </w:t>
      </w:r>
      <w:r w:rsidR="007D7DBB" w:rsidRPr="00B25B81">
        <w:rPr>
          <w:i/>
          <w:iCs/>
        </w:rPr>
        <w:t xml:space="preserve">a list of possible author roles in the </w:t>
      </w:r>
      <w:proofErr w:type="spellStart"/>
      <w:r w:rsidR="007D7DBB" w:rsidRPr="00B25B81">
        <w:rPr>
          <w:i/>
          <w:iCs/>
        </w:rPr>
        <w:t>CRediT</w:t>
      </w:r>
      <w:proofErr w:type="spellEnd"/>
      <w:r w:rsidR="007D7DBB" w:rsidRPr="00B25B81">
        <w:rPr>
          <w:i/>
          <w:iCs/>
        </w:rPr>
        <w:t xml:space="preserve">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 xml:space="preserve">Conceptualization, methodology, software, validation, formal analysis, </w:t>
      </w:r>
      <w:r w:rsidR="00C911B0">
        <w:lastRenderedPageBreak/>
        <w:t>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sidRPr="00EE1177">
        <w:rPr>
          <w:color w:val="000000" w:themeColor="text1"/>
          <w:highlight w:val="yellow"/>
        </w:rPr>
        <w:t>(</w:t>
      </w:r>
      <w:r w:rsidR="00295E36" w:rsidRPr="00EE1177">
        <w:rPr>
          <w:i/>
          <w:iCs/>
          <w:color w:val="000000" w:themeColor="text1"/>
          <w:highlight w:val="yellow"/>
        </w:rPr>
        <w:t>Insert</w:t>
      </w:r>
      <w:r w:rsidR="00DF2C01" w:rsidRPr="00EE1177">
        <w:rPr>
          <w:i/>
          <w:iCs/>
          <w:color w:val="000000" w:themeColor="text1"/>
          <w:highlight w:val="yellow"/>
        </w:rPr>
        <w:t xml:space="preserve"> funding information for other authors</w:t>
      </w:r>
      <w:r w:rsidR="00DF2C01" w:rsidRPr="00EE1177">
        <w:rPr>
          <w:color w:val="000000" w:themeColor="text1"/>
          <w:highlight w:val="yellow"/>
        </w:rPr>
        <w:t>)</w:t>
      </w:r>
    </w:p>
    <w:p w14:paraId="75F5E911" w14:textId="77777777" w:rsidR="00E85201" w:rsidRDefault="00E85201" w:rsidP="00587F4D">
      <w:pPr>
        <w:pStyle w:val="Heading2"/>
        <w:spacing w:after="0"/>
      </w:pPr>
      <w:r w:rsidRPr="00AE22A6">
        <w:t>Acknowledgements</w:t>
      </w:r>
    </w:p>
    <w:p w14:paraId="10690F24" w14:textId="5874FFF7"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Zand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4D6AAC" w:rsidRPr="004D6AAC">
        <w:rPr>
          <w:color w:val="000000" w:themeColor="text1"/>
        </w:rPr>
        <w:t xml:space="preserve">State University of New York at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087DECEF" w14:textId="77777777" w:rsidR="000914F1" w:rsidRPr="000914F1" w:rsidRDefault="001A08EE" w:rsidP="000914F1">
      <w:pPr>
        <w:pStyle w:val="EndNoteBibliography"/>
        <w:spacing w:after="0"/>
      </w:pPr>
      <w:r>
        <w:fldChar w:fldCharType="begin"/>
      </w:r>
      <w:r>
        <w:instrText xml:space="preserve"> ADDIN EN.REFLIST </w:instrText>
      </w:r>
      <w:r>
        <w:fldChar w:fldCharType="separate"/>
      </w:r>
      <w:r w:rsidR="000914F1" w:rsidRPr="000914F1">
        <w:t>1.</w:t>
      </w:r>
      <w:r w:rsidR="000914F1" w:rsidRPr="000914F1">
        <w:tab/>
        <w:t>Ma J, Shojaie A, Michailidis G. A comparative study of topology-based pathway enrichment analysis methods. BMC Bioinformatics. 2019;20(1):546.</w:t>
      </w:r>
    </w:p>
    <w:p w14:paraId="5F17EB96" w14:textId="77777777" w:rsidR="000914F1" w:rsidRPr="000914F1" w:rsidRDefault="000914F1" w:rsidP="000914F1">
      <w:pPr>
        <w:pStyle w:val="EndNoteBibliography"/>
        <w:spacing w:after="0"/>
      </w:pPr>
      <w:r w:rsidRPr="000914F1">
        <w:t>2.</w:t>
      </w:r>
      <w:r w:rsidRPr="000914F1">
        <w:tab/>
        <w:t>Ihnatova I, Popovici V, Budinska E. A critical comparison of topology-based pathway analysis methods. Plos One. 2018;13(1):e0191154.</w:t>
      </w:r>
    </w:p>
    <w:p w14:paraId="36E764D5" w14:textId="77777777" w:rsidR="000914F1" w:rsidRPr="000914F1" w:rsidRDefault="000914F1" w:rsidP="000914F1">
      <w:pPr>
        <w:pStyle w:val="EndNoteBibliography"/>
        <w:spacing w:after="0"/>
      </w:pPr>
      <w:r w:rsidRPr="000914F1">
        <w:t>3.</w:t>
      </w:r>
      <w:r w:rsidRPr="000914F1">
        <w:tab/>
        <w:t>Palshikar MG, Palli R, Tyrell A, Maggirwar S, Schifitto G, Singh MV, et al. Executable models of pathways built using single-cell RNA seq data reveal immune signaling dysregulations in people living with HIV and atherosclerosis. medRxiv. 2022:2022.03.07.22271522.</w:t>
      </w:r>
    </w:p>
    <w:p w14:paraId="284CB6BB" w14:textId="77777777" w:rsidR="000914F1" w:rsidRPr="000914F1" w:rsidRDefault="000914F1" w:rsidP="000914F1">
      <w:pPr>
        <w:pStyle w:val="EndNoteBibliography"/>
        <w:spacing w:after="0"/>
      </w:pPr>
      <w:r w:rsidRPr="000914F1">
        <w:t>4.</w:t>
      </w:r>
      <w:r w:rsidRPr="000914F1">
        <w:tab/>
        <w:t>Palli R, Palshikar MG, Thakar J. Executable pathway analysis using ensemble discrete-state modeling for large-scale data. Plos Computational Biology. 2019;15(9).</w:t>
      </w:r>
    </w:p>
    <w:p w14:paraId="4F8612B2" w14:textId="77777777" w:rsidR="000914F1" w:rsidRPr="000914F1" w:rsidRDefault="000914F1" w:rsidP="000914F1">
      <w:pPr>
        <w:pStyle w:val="EndNoteBibliography"/>
        <w:spacing w:after="0"/>
      </w:pPr>
      <w:r w:rsidRPr="000914F1">
        <w:lastRenderedPageBreak/>
        <w:t>5.</w:t>
      </w:r>
      <w:r w:rsidRPr="000914F1">
        <w:tab/>
        <w:t>Hilchey SP, Palshikar MG, Emo JA, Li D, Garigen J, Wang J, et al. Cyclosporine a directly affects human and mouse b cell migration in vitro by disrupting a hIF-1 αdependent, o(2) sensing, molecular switch. BMC Immunol. 2020;21(1):13.</w:t>
      </w:r>
    </w:p>
    <w:p w14:paraId="66AC36FD" w14:textId="77777777" w:rsidR="000914F1" w:rsidRPr="000914F1" w:rsidRDefault="000914F1" w:rsidP="000914F1">
      <w:pPr>
        <w:pStyle w:val="EndNoteBibliography"/>
        <w:spacing w:after="0"/>
      </w:pPr>
      <w:r w:rsidRPr="000914F1">
        <w:t>6.</w:t>
      </w:r>
      <w:r w:rsidRPr="000914F1">
        <w:tab/>
        <w:t>Hilchey SP, Palshikar MG, Shen S, Rasam S, Mendelson ES, Emo JA, et al. LSP1 Attenuates Human B Cell Migration at Physiological Oxygen Levels, as Revealed by Phosphoproteomics Analysis. In preparation. 2022.</w:t>
      </w:r>
    </w:p>
    <w:p w14:paraId="0E4646BC" w14:textId="77777777" w:rsidR="000914F1" w:rsidRPr="000914F1" w:rsidRDefault="000914F1" w:rsidP="000914F1">
      <w:pPr>
        <w:pStyle w:val="EndNoteBibliography"/>
        <w:spacing w:after="0"/>
      </w:pPr>
      <w:r w:rsidRPr="000914F1">
        <w:t>7.</w:t>
      </w:r>
      <w:r w:rsidRPr="000914F1">
        <w:tab/>
        <w:t>Kanehisa M, Furumichi M, Sato Y, Ishiguro-Watanabe M, Tanabe M. KEGG: integrating viruses and cellular organisms. Nucleic acids research. 2021;49(D1):D545-D51.</w:t>
      </w:r>
    </w:p>
    <w:p w14:paraId="596328D6" w14:textId="77777777" w:rsidR="000914F1" w:rsidRPr="000914F1" w:rsidRDefault="000914F1" w:rsidP="000914F1">
      <w:pPr>
        <w:pStyle w:val="EndNoteBibliography"/>
        <w:spacing w:after="0"/>
      </w:pPr>
      <w:r w:rsidRPr="000914F1">
        <w:t>8.</w:t>
      </w:r>
      <w:r w:rsidRPr="000914F1">
        <w:tab/>
        <w:t>Martens M, Ammar A, Riutta A, Waagmeester A, Slenter DN, Hanspers K, et al. WikiPathways: connecting communities. Nucleic acids research. 2021;49(D1):D613-D21.</w:t>
      </w:r>
    </w:p>
    <w:p w14:paraId="6A5BD851" w14:textId="77777777" w:rsidR="000914F1" w:rsidRPr="000914F1" w:rsidRDefault="000914F1" w:rsidP="000914F1">
      <w:pPr>
        <w:pStyle w:val="EndNoteBibliography"/>
        <w:spacing w:after="0"/>
      </w:pPr>
      <w:r w:rsidRPr="000914F1">
        <w:t>9.</w:t>
      </w:r>
      <w:r w:rsidRPr="000914F1">
        <w:tab/>
        <w:t>Palshikar MG, Hilchey SP, Zand MS, Thakar J. WikiNetworks: translating manually created biological pathways for topological analysis. Bioinformatics. 2021:btab699.</w:t>
      </w:r>
    </w:p>
    <w:p w14:paraId="0DF86A7E" w14:textId="77777777" w:rsidR="000914F1" w:rsidRPr="000914F1" w:rsidRDefault="000914F1" w:rsidP="000914F1">
      <w:pPr>
        <w:pStyle w:val="EndNoteBibliography"/>
        <w:spacing w:after="0"/>
      </w:pPr>
      <w:r w:rsidRPr="000914F1">
        <w:t>10.</w:t>
      </w:r>
      <w:r w:rsidRPr="000914F1">
        <w:tab/>
        <w:t>Dugourd A, Kuppe C, Sciacovelli M, Gjerga E, Gabor A, Emdal KB, et al. Causal integration of multi-omics data with prior knowledge to generate mechanistic hypotheses. Mol Syst Biol. 2021;17(1):e9730.</w:t>
      </w:r>
    </w:p>
    <w:p w14:paraId="2C121D2F" w14:textId="77777777" w:rsidR="000914F1" w:rsidRPr="000914F1" w:rsidRDefault="000914F1" w:rsidP="000914F1">
      <w:pPr>
        <w:pStyle w:val="EndNoteBibliography"/>
        <w:spacing w:after="0"/>
      </w:pPr>
      <w:r w:rsidRPr="000914F1">
        <w:t>11.</w:t>
      </w:r>
      <w:r w:rsidRPr="000914F1">
        <w:tab/>
        <w:t>Hernández-de-Diego R, Tarazona S, Martínez-Mira C, Balzano-Nogueira L, Furió-Tarí P, Pappas GJ, Jr., et al. PaintOmics 3: a web resource for the pathway analysis and visualization of multi-omics data. Nucleic acids research. 2018;46(W1):W503-W9.</w:t>
      </w:r>
    </w:p>
    <w:p w14:paraId="2B2271C7" w14:textId="77777777" w:rsidR="000914F1" w:rsidRPr="000914F1" w:rsidRDefault="000914F1" w:rsidP="000914F1">
      <w:pPr>
        <w:pStyle w:val="EndNoteBibliography"/>
        <w:spacing w:after="0"/>
      </w:pPr>
      <w:r w:rsidRPr="000914F1">
        <w:t>12.</w:t>
      </w:r>
      <w:r w:rsidRPr="000914F1">
        <w:tab/>
        <w:t>Liu T, Salguero P, Petek M, Martinez-Mira C, Balzano-Nogueira L, Ramšak Ž, et al. PaintOmics 4: new tools for the integrative analysis of multi-omics datasets supported by multiple pathway databases. Nucleic acids research. 2022;50(W1):W551-W9.</w:t>
      </w:r>
    </w:p>
    <w:p w14:paraId="6997DEC3" w14:textId="77777777" w:rsidR="000914F1" w:rsidRPr="000914F1" w:rsidRDefault="000914F1" w:rsidP="000914F1">
      <w:pPr>
        <w:pStyle w:val="EndNoteBibliography"/>
        <w:spacing w:after="0"/>
      </w:pPr>
      <w:r w:rsidRPr="000914F1">
        <w:t>13.</w:t>
      </w:r>
      <w:r w:rsidRPr="000914F1">
        <w:tab/>
        <w:t>Wu D, Smyth GK. Camera: a competitive gene set test accounting for inter-gene correlation. Nucleic acids research. 2012;40(17):e133.</w:t>
      </w:r>
    </w:p>
    <w:p w14:paraId="53CCD032" w14:textId="77777777" w:rsidR="000914F1" w:rsidRPr="000914F1" w:rsidRDefault="000914F1" w:rsidP="000914F1">
      <w:pPr>
        <w:pStyle w:val="EndNoteBibliography"/>
        <w:spacing w:after="0"/>
      </w:pPr>
      <w:r w:rsidRPr="000914F1">
        <w:t>14.</w:t>
      </w:r>
      <w:r w:rsidRPr="000914F1">
        <w:tab/>
        <w:t>Griss J, Viteri G, Sidiropoulos K, Nguyen V, Fabregat A, Hermjakob H. ReactomeGSA - Efficient Multi-Omics Comparative Pathway Analysis. Mol Cell Proteomics. 2020;19(12):2115-25.</w:t>
      </w:r>
    </w:p>
    <w:p w14:paraId="102031A1" w14:textId="77777777" w:rsidR="000914F1" w:rsidRPr="000914F1" w:rsidRDefault="000914F1" w:rsidP="000914F1">
      <w:pPr>
        <w:pStyle w:val="EndNoteBibliography"/>
        <w:spacing w:after="0"/>
      </w:pPr>
      <w:r w:rsidRPr="000914F1">
        <w:t>15.</w:t>
      </w:r>
      <w:r w:rsidRPr="000914F1">
        <w:tab/>
        <w:t>Danna V, Mitchell H, Anderson L, Godinez I, Gosline SJC, Teeguarden J, et al. leapR: An R Package for Multiomic Pathway Analysis. Journal of Proteome Research. 2021;20(4):2116-21.</w:t>
      </w:r>
    </w:p>
    <w:p w14:paraId="6AA89D4A" w14:textId="77777777" w:rsidR="000914F1" w:rsidRPr="000914F1" w:rsidRDefault="000914F1" w:rsidP="000914F1">
      <w:pPr>
        <w:pStyle w:val="EndNoteBibliography"/>
        <w:spacing w:after="0"/>
      </w:pPr>
      <w:r w:rsidRPr="000914F1">
        <w:t>16.</w:t>
      </w:r>
      <w:r w:rsidRPr="000914F1">
        <w:tab/>
        <w:t>Paczkowska M, Barenboim J, Sintupisut N, Fox NS, Zhu H, Abd-Rabbo D, et al. Integrative pathway enrichment analysis of multivariate omics data. Nature Communications. 2020;11(1):735.</w:t>
      </w:r>
    </w:p>
    <w:p w14:paraId="0883C7D8" w14:textId="77777777" w:rsidR="000914F1" w:rsidRPr="000914F1" w:rsidRDefault="000914F1" w:rsidP="000914F1">
      <w:pPr>
        <w:pStyle w:val="EndNoteBibliography"/>
        <w:spacing w:after="0"/>
      </w:pPr>
      <w:r w:rsidRPr="000914F1">
        <w:t>17.</w:t>
      </w:r>
      <w:r w:rsidRPr="000914F1">
        <w:tab/>
        <w:t>Palli R, Palshikar MG, Thakar J. Executable pathway analysis using ensemble discrete-state modeling for large-scale data. PLoS computational biology. 2019;15(9):e1007317.</w:t>
      </w:r>
    </w:p>
    <w:p w14:paraId="6FB9665B" w14:textId="77777777" w:rsidR="000914F1" w:rsidRPr="000914F1" w:rsidRDefault="000914F1" w:rsidP="000914F1">
      <w:pPr>
        <w:pStyle w:val="EndNoteBibliography"/>
        <w:spacing w:after="0"/>
      </w:pPr>
      <w:r w:rsidRPr="000914F1">
        <w:t>18.</w:t>
      </w:r>
      <w:r w:rsidRPr="000914F1">
        <w:tab/>
        <w:t>Palshikar MG, Min X, Crystal A, Meng J, Hilchey SP, Zand M, et al. Executable network models of integrated multi-omics data. In preparation. 2022.</w:t>
      </w:r>
    </w:p>
    <w:p w14:paraId="4F9D4F83" w14:textId="77777777" w:rsidR="000914F1" w:rsidRPr="000914F1" w:rsidRDefault="000914F1" w:rsidP="000914F1">
      <w:pPr>
        <w:pStyle w:val="EndNoteBibliography"/>
        <w:spacing w:after="0"/>
      </w:pPr>
      <w:r w:rsidRPr="000914F1">
        <w:t>19.</w:t>
      </w:r>
      <w:r w:rsidRPr="000914F1">
        <w:tab/>
        <w:t>Slenter DN, Kutmon M, Hanspers K, Riutta A, Windsor J, Nunes N, et al. WikiPathways: a multifaceted pathway database bridging metabolomics to other omics research. Nucleic acids research. 2018;46(D1):D661-D7.</w:t>
      </w:r>
    </w:p>
    <w:p w14:paraId="732C01B5" w14:textId="77777777" w:rsidR="000914F1" w:rsidRPr="000914F1" w:rsidRDefault="000914F1" w:rsidP="000914F1">
      <w:pPr>
        <w:pStyle w:val="EndNoteBibliography"/>
        <w:spacing w:after="0"/>
      </w:pPr>
      <w:r w:rsidRPr="000914F1">
        <w:t>20.</w:t>
      </w:r>
      <w:r w:rsidRPr="000914F1">
        <w:tab/>
        <w:t>Hilchey SP, Palshikar MG, Li D, Garigen J, Cipolla V, Thakar J, et al. Cyclosporine A Directly Affects Human and Mouse B cell Migration &lt;em&gt;in vitro&lt;/em&gt; by Disrupting a HIF-1&lt;em&gt;α&lt;/em&gt; Dependent, O&lt;sub&gt;2&lt;/sub&gt; Sensing, Molecular Switch. bioRxiv. 2019:622514.</w:t>
      </w:r>
    </w:p>
    <w:p w14:paraId="15B43FD2" w14:textId="77777777" w:rsidR="000914F1" w:rsidRPr="000914F1" w:rsidRDefault="000914F1" w:rsidP="000914F1">
      <w:pPr>
        <w:pStyle w:val="EndNoteBibliography"/>
        <w:spacing w:after="0"/>
      </w:pPr>
      <w:r w:rsidRPr="000914F1">
        <w:t>21.</w:t>
      </w:r>
      <w:r w:rsidRPr="000914F1">
        <w:tab/>
        <w:t>Hilchey SP, Palshikar MG, Mendelson ES, Shen S, Rasam S, Emo JA, et al. Cyclosporine A Modulates LSP1 Protein Levels in Human B Cells to Attenuate B Cell Migration at Low O2 Levels. Life. 2022;12(8):1284.</w:t>
      </w:r>
    </w:p>
    <w:p w14:paraId="42026DA6" w14:textId="77777777" w:rsidR="000914F1" w:rsidRPr="000914F1" w:rsidRDefault="000914F1" w:rsidP="000914F1">
      <w:pPr>
        <w:pStyle w:val="EndNoteBibliography"/>
        <w:spacing w:after="0"/>
      </w:pPr>
      <w:r w:rsidRPr="000914F1">
        <w:lastRenderedPageBreak/>
        <w:t>22.</w:t>
      </w:r>
      <w:r w:rsidRPr="000914F1">
        <w:tab/>
        <w:t>Love MI, Huber W, Anders S. Moderated estimation of fold change and dispersion for RNA-seq data with DESeq2. Genome Biol. 2014;15(12):550.</w:t>
      </w:r>
    </w:p>
    <w:p w14:paraId="0372DC3A" w14:textId="77777777" w:rsidR="000914F1" w:rsidRPr="000914F1" w:rsidRDefault="000914F1" w:rsidP="000914F1">
      <w:pPr>
        <w:pStyle w:val="EndNoteBibliography"/>
        <w:spacing w:after="0"/>
      </w:pPr>
      <w:r w:rsidRPr="000914F1">
        <w:t>23.</w:t>
      </w:r>
      <w:r w:rsidRPr="000914F1">
        <w:tab/>
        <w:t>Stephens M. False discovery rates: a new deal. Biostatistics. 2017;18(2):275-94.</w:t>
      </w:r>
    </w:p>
    <w:p w14:paraId="440ACE4E" w14:textId="77777777" w:rsidR="000914F1" w:rsidRPr="000914F1" w:rsidRDefault="000914F1" w:rsidP="000914F1">
      <w:pPr>
        <w:pStyle w:val="EndNoteBibliography"/>
        <w:spacing w:after="0"/>
      </w:pPr>
      <w:r w:rsidRPr="000914F1">
        <w:t>24.</w:t>
      </w:r>
      <w:r w:rsidRPr="000914F1">
        <w:tab/>
        <w:t>Gu Z, Eils R, Schlesner M. Complex heatmaps reveal patterns and correlations in multidimensional genomic data. Bioinformatics. 2016;32(18):2847-9.</w:t>
      </w:r>
    </w:p>
    <w:p w14:paraId="579AE1BB" w14:textId="77777777" w:rsidR="000914F1" w:rsidRPr="000914F1" w:rsidRDefault="000914F1" w:rsidP="000914F1">
      <w:pPr>
        <w:pStyle w:val="EndNoteBibliography"/>
        <w:spacing w:after="0"/>
      </w:pPr>
      <w:r w:rsidRPr="000914F1">
        <w:t>25.</w:t>
      </w:r>
      <w:r w:rsidRPr="000914F1">
        <w:tab/>
        <w:t>Wu T, Hu E, Xu S, Chen M, Guo P, Dai Z, et al. clusterProfiler 4.0: A universal enrichment tool for interpreting omics data. Innovation (N Y). 2021;2(3):100141.</w:t>
      </w:r>
    </w:p>
    <w:p w14:paraId="0B92B58F" w14:textId="77777777" w:rsidR="000914F1" w:rsidRPr="000914F1" w:rsidRDefault="000914F1" w:rsidP="000914F1">
      <w:pPr>
        <w:pStyle w:val="EndNoteBibliography"/>
      </w:pPr>
      <w:r w:rsidRPr="000914F1">
        <w:t>26.</w:t>
      </w:r>
      <w:r w:rsidRPr="000914F1">
        <w:tab/>
        <w:t>Liberzon A, Subramanian A, Pinchback R, Thorvaldsdottir H, Tamayo P, Mesirov JP. Molecular signatures database (MSigDB) 3.0. Bioinformatics. 2011;27(12):1739-40.</w:t>
      </w:r>
    </w:p>
    <w:p w14:paraId="0FA6C540" w14:textId="6BD2A862"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r w:rsidRPr="003051F4">
        <w:lastRenderedPageBreak/>
        <w:t xml:space="preserve">VEGFA </w:t>
      </w:r>
      <w:r>
        <w:t>, PHGDH (</w:t>
      </w:r>
      <w:hyperlink r:id="rId18"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19"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20" w:history="1">
        <w:r w:rsidRPr="00675ECA">
          <w:rPr>
            <w:rStyle w:val="Hyperlink"/>
            <w:rFonts w:cs="Arial"/>
          </w:rPr>
          <w:t>https://journals.plos.org/plosone/article?id=10.1371/journal.pone.0088301</w:t>
        </w:r>
      </w:hyperlink>
      <w:r>
        <w:t xml:space="preserve">, </w:t>
      </w:r>
      <w:hyperlink r:id="rId21"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2"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 xml:space="preserve">We profiled expression of mRNA, proteins, and phosphorylated proteins from RAMOS B cells grown under different oxygenation conditions and treatment with CyA and </w:t>
      </w:r>
      <w:proofErr w:type="gramStart"/>
      <w:r>
        <w:t>CXCL12, and</w:t>
      </w:r>
      <w:proofErr w:type="gramEnd"/>
      <w:r>
        <w:t xml:space="preserve">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lastRenderedPageBreak/>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1BC161F1"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9"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16cid:durableId="1122722583">
    <w:abstractNumId w:val="2"/>
  </w:num>
  <w:num w:numId="2" w16cid:durableId="678432984">
    <w:abstractNumId w:val="2"/>
  </w:num>
  <w:num w:numId="3" w16cid:durableId="2121752518">
    <w:abstractNumId w:val="2"/>
  </w:num>
  <w:num w:numId="4" w16cid:durableId="1768378287">
    <w:abstractNumId w:val="2"/>
  </w:num>
  <w:num w:numId="5" w16cid:durableId="306591908">
    <w:abstractNumId w:val="2"/>
  </w:num>
  <w:num w:numId="6" w16cid:durableId="36393492">
    <w:abstractNumId w:val="2"/>
  </w:num>
  <w:num w:numId="7" w16cid:durableId="1006128175">
    <w:abstractNumId w:val="2"/>
  </w:num>
  <w:num w:numId="8" w16cid:durableId="1493791522">
    <w:abstractNumId w:val="2"/>
  </w:num>
  <w:num w:numId="9" w16cid:durableId="189031114">
    <w:abstractNumId w:val="2"/>
  </w:num>
  <w:num w:numId="10" w16cid:durableId="817190765">
    <w:abstractNumId w:val="2"/>
  </w:num>
  <w:num w:numId="11" w16cid:durableId="645014280">
    <w:abstractNumId w:val="2"/>
  </w:num>
  <w:num w:numId="12" w16cid:durableId="1298025629">
    <w:abstractNumId w:val="2"/>
  </w:num>
  <w:num w:numId="13" w16cid:durableId="847712972">
    <w:abstractNumId w:val="2"/>
  </w:num>
  <w:num w:numId="14" w16cid:durableId="1894731984">
    <w:abstractNumId w:val="2"/>
  </w:num>
  <w:num w:numId="15" w16cid:durableId="110756711">
    <w:abstractNumId w:val="2"/>
  </w:num>
  <w:num w:numId="16" w16cid:durableId="118620404">
    <w:abstractNumId w:val="2"/>
  </w:num>
  <w:num w:numId="17" w16cid:durableId="766118349">
    <w:abstractNumId w:val="2"/>
  </w:num>
  <w:num w:numId="18" w16cid:durableId="1044216133">
    <w:abstractNumId w:val="2"/>
  </w:num>
  <w:num w:numId="19" w16cid:durableId="1005014937">
    <w:abstractNumId w:val="2"/>
  </w:num>
  <w:num w:numId="20" w16cid:durableId="2004356507">
    <w:abstractNumId w:val="2"/>
  </w:num>
  <w:num w:numId="21" w16cid:durableId="273051514">
    <w:abstractNumId w:val="2"/>
  </w:num>
  <w:num w:numId="22" w16cid:durableId="985667196">
    <w:abstractNumId w:val="2"/>
  </w:num>
  <w:num w:numId="23" w16cid:durableId="1523667441">
    <w:abstractNumId w:val="2"/>
  </w:num>
  <w:num w:numId="24" w16cid:durableId="1716612580">
    <w:abstractNumId w:val="2"/>
  </w:num>
  <w:num w:numId="25" w16cid:durableId="122356318">
    <w:abstractNumId w:val="2"/>
  </w:num>
  <w:num w:numId="26" w16cid:durableId="1085223681">
    <w:abstractNumId w:val="2"/>
  </w:num>
  <w:num w:numId="27" w16cid:durableId="519929311">
    <w:abstractNumId w:val="2"/>
  </w:num>
  <w:num w:numId="28" w16cid:durableId="1394935999">
    <w:abstractNumId w:val="2"/>
  </w:num>
  <w:num w:numId="29" w16cid:durableId="314188614">
    <w:abstractNumId w:val="2"/>
  </w:num>
  <w:num w:numId="30" w16cid:durableId="2059935564">
    <w:abstractNumId w:val="2"/>
  </w:num>
  <w:num w:numId="31" w16cid:durableId="1274483782">
    <w:abstractNumId w:val="4"/>
  </w:num>
  <w:num w:numId="32" w16cid:durableId="1866794186">
    <w:abstractNumId w:val="0"/>
  </w:num>
  <w:num w:numId="33" w16cid:durableId="1767579046">
    <w:abstractNumId w:val="6"/>
  </w:num>
  <w:num w:numId="34" w16cid:durableId="1272858196">
    <w:abstractNumId w:val="8"/>
  </w:num>
  <w:num w:numId="35" w16cid:durableId="327363962">
    <w:abstractNumId w:val="9"/>
  </w:num>
  <w:num w:numId="36" w16cid:durableId="483010133">
    <w:abstractNumId w:val="1"/>
  </w:num>
  <w:num w:numId="37" w16cid:durableId="368990583">
    <w:abstractNumId w:val="5"/>
  </w:num>
  <w:num w:numId="38" w16cid:durableId="830952714">
    <w:abstractNumId w:val="7"/>
  </w:num>
  <w:num w:numId="39" w16cid:durableId="1871356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rrsras9s2pveppp45002bszs9afsexvz0&quot;&gt;My EndNote Library-Converted&lt;record-ids&gt;&lt;item&gt;191&lt;/item&gt;&lt;item&gt;192&lt;/item&gt;&lt;item&gt;448&lt;/item&gt;&lt;item&gt;509&lt;/item&gt;&lt;item&gt;532&lt;/item&gt;&lt;item&gt;699&lt;/item&gt;&lt;item&gt;932&lt;/item&gt;&lt;item&gt;1061&lt;/item&gt;&lt;item&gt;1080&lt;/item&gt;&lt;item&gt;1233&lt;/item&gt;&lt;item&gt;1317&lt;/item&gt;&lt;item&gt;1330&lt;/item&gt;&lt;item&gt;1331&lt;/item&gt;&lt;item&gt;1342&lt;/item&gt;&lt;item&gt;1393&lt;/item&gt;&lt;item&gt;1545&lt;/item&gt;&lt;item&gt;1546&lt;/item&gt;&lt;item&gt;1547&lt;/item&gt;&lt;item&gt;1548&lt;/item&gt;&lt;item&gt;1549&lt;/item&gt;&lt;item&gt;1550&lt;/item&gt;&lt;item&gt;1551&lt;/item&gt;&lt;/record-ids&gt;&lt;/item&gt;&lt;/Libraries&gt;"/>
  </w:docVars>
  <w:rsids>
    <w:rsidRoot w:val="006E6CFF"/>
    <w:rsid w:val="00002278"/>
    <w:rsid w:val="00002899"/>
    <w:rsid w:val="00003F8B"/>
    <w:rsid w:val="00005037"/>
    <w:rsid w:val="00005B2D"/>
    <w:rsid w:val="00010E11"/>
    <w:rsid w:val="00012D78"/>
    <w:rsid w:val="000132E2"/>
    <w:rsid w:val="0001785C"/>
    <w:rsid w:val="0002025A"/>
    <w:rsid w:val="000207B9"/>
    <w:rsid w:val="00021D1F"/>
    <w:rsid w:val="0002394C"/>
    <w:rsid w:val="00023F6C"/>
    <w:rsid w:val="0002429C"/>
    <w:rsid w:val="00024A85"/>
    <w:rsid w:val="0002603F"/>
    <w:rsid w:val="000261A3"/>
    <w:rsid w:val="0002714C"/>
    <w:rsid w:val="000274D1"/>
    <w:rsid w:val="00027D19"/>
    <w:rsid w:val="00030289"/>
    <w:rsid w:val="00031219"/>
    <w:rsid w:val="00031222"/>
    <w:rsid w:val="00031516"/>
    <w:rsid w:val="0003321C"/>
    <w:rsid w:val="00034FD5"/>
    <w:rsid w:val="00037283"/>
    <w:rsid w:val="00037B9D"/>
    <w:rsid w:val="00037C34"/>
    <w:rsid w:val="00043944"/>
    <w:rsid w:val="00044F2B"/>
    <w:rsid w:val="00045526"/>
    <w:rsid w:val="00045AFF"/>
    <w:rsid w:val="0004706B"/>
    <w:rsid w:val="00050A0A"/>
    <w:rsid w:val="000530D6"/>
    <w:rsid w:val="000540C0"/>
    <w:rsid w:val="0005426A"/>
    <w:rsid w:val="00054464"/>
    <w:rsid w:val="000544DD"/>
    <w:rsid w:val="00054C2F"/>
    <w:rsid w:val="0005542D"/>
    <w:rsid w:val="00056081"/>
    <w:rsid w:val="000565E2"/>
    <w:rsid w:val="0005684C"/>
    <w:rsid w:val="000568DE"/>
    <w:rsid w:val="00057CA7"/>
    <w:rsid w:val="0006080B"/>
    <w:rsid w:val="00060818"/>
    <w:rsid w:val="000621C6"/>
    <w:rsid w:val="00065AD7"/>
    <w:rsid w:val="000709B8"/>
    <w:rsid w:val="00070B63"/>
    <w:rsid w:val="00070B6D"/>
    <w:rsid w:val="0007155D"/>
    <w:rsid w:val="000722CF"/>
    <w:rsid w:val="000729AE"/>
    <w:rsid w:val="00073DA3"/>
    <w:rsid w:val="000740E5"/>
    <w:rsid w:val="00074E84"/>
    <w:rsid w:val="00082116"/>
    <w:rsid w:val="00082E5C"/>
    <w:rsid w:val="00083A15"/>
    <w:rsid w:val="00084613"/>
    <w:rsid w:val="000851BD"/>
    <w:rsid w:val="0008693C"/>
    <w:rsid w:val="00086C9E"/>
    <w:rsid w:val="00086CA1"/>
    <w:rsid w:val="00090144"/>
    <w:rsid w:val="000914F1"/>
    <w:rsid w:val="000929E9"/>
    <w:rsid w:val="00093A9A"/>
    <w:rsid w:val="00094281"/>
    <w:rsid w:val="000945DD"/>
    <w:rsid w:val="00094EE6"/>
    <w:rsid w:val="00095254"/>
    <w:rsid w:val="000956FA"/>
    <w:rsid w:val="00095DD0"/>
    <w:rsid w:val="000964BA"/>
    <w:rsid w:val="00096E68"/>
    <w:rsid w:val="000A2EEC"/>
    <w:rsid w:val="000A496F"/>
    <w:rsid w:val="000A6541"/>
    <w:rsid w:val="000B22FD"/>
    <w:rsid w:val="000B3BE2"/>
    <w:rsid w:val="000B4A18"/>
    <w:rsid w:val="000B4D13"/>
    <w:rsid w:val="000B6831"/>
    <w:rsid w:val="000B7949"/>
    <w:rsid w:val="000C10DC"/>
    <w:rsid w:val="000C21D3"/>
    <w:rsid w:val="000C44F3"/>
    <w:rsid w:val="000C6984"/>
    <w:rsid w:val="000C794B"/>
    <w:rsid w:val="000D114E"/>
    <w:rsid w:val="000D5466"/>
    <w:rsid w:val="000D5AC5"/>
    <w:rsid w:val="000D5DEB"/>
    <w:rsid w:val="000E1712"/>
    <w:rsid w:val="000E2BEB"/>
    <w:rsid w:val="000E5A61"/>
    <w:rsid w:val="000E5A9A"/>
    <w:rsid w:val="000E6E62"/>
    <w:rsid w:val="000F0C16"/>
    <w:rsid w:val="000F1970"/>
    <w:rsid w:val="000F2AE8"/>
    <w:rsid w:val="000F5AD7"/>
    <w:rsid w:val="000F7173"/>
    <w:rsid w:val="000F7A14"/>
    <w:rsid w:val="00103A96"/>
    <w:rsid w:val="001048BB"/>
    <w:rsid w:val="0010693B"/>
    <w:rsid w:val="00107A7B"/>
    <w:rsid w:val="001129B4"/>
    <w:rsid w:val="001130F2"/>
    <w:rsid w:val="00113BCE"/>
    <w:rsid w:val="00115284"/>
    <w:rsid w:val="001159B7"/>
    <w:rsid w:val="00116E9D"/>
    <w:rsid w:val="00117D7A"/>
    <w:rsid w:val="00120823"/>
    <w:rsid w:val="00123382"/>
    <w:rsid w:val="00123F4F"/>
    <w:rsid w:val="0012545E"/>
    <w:rsid w:val="001262AC"/>
    <w:rsid w:val="00126AA8"/>
    <w:rsid w:val="00127486"/>
    <w:rsid w:val="00130DD7"/>
    <w:rsid w:val="001319D4"/>
    <w:rsid w:val="00132DEE"/>
    <w:rsid w:val="00137506"/>
    <w:rsid w:val="00143EFA"/>
    <w:rsid w:val="00146BA5"/>
    <w:rsid w:val="001508F0"/>
    <w:rsid w:val="00151FC3"/>
    <w:rsid w:val="001524D8"/>
    <w:rsid w:val="001547B3"/>
    <w:rsid w:val="001554D6"/>
    <w:rsid w:val="00155F8F"/>
    <w:rsid w:val="001570F0"/>
    <w:rsid w:val="001576A2"/>
    <w:rsid w:val="00161471"/>
    <w:rsid w:val="0016416D"/>
    <w:rsid w:val="001647A1"/>
    <w:rsid w:val="00165795"/>
    <w:rsid w:val="001661AF"/>
    <w:rsid w:val="00166E2A"/>
    <w:rsid w:val="00167D2D"/>
    <w:rsid w:val="00174239"/>
    <w:rsid w:val="001756FC"/>
    <w:rsid w:val="0018041C"/>
    <w:rsid w:val="001805FD"/>
    <w:rsid w:val="00180C2E"/>
    <w:rsid w:val="001817EA"/>
    <w:rsid w:val="0018303E"/>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B3B88"/>
    <w:rsid w:val="001B6BF4"/>
    <w:rsid w:val="001C0C49"/>
    <w:rsid w:val="001C1291"/>
    <w:rsid w:val="001C3128"/>
    <w:rsid w:val="001C44C2"/>
    <w:rsid w:val="001C4BD8"/>
    <w:rsid w:val="001C5B22"/>
    <w:rsid w:val="001C66D0"/>
    <w:rsid w:val="001D1846"/>
    <w:rsid w:val="001D2F4A"/>
    <w:rsid w:val="001D7741"/>
    <w:rsid w:val="001E047B"/>
    <w:rsid w:val="001E3750"/>
    <w:rsid w:val="001E3E80"/>
    <w:rsid w:val="001E4B4D"/>
    <w:rsid w:val="001E530A"/>
    <w:rsid w:val="001E753E"/>
    <w:rsid w:val="001E778A"/>
    <w:rsid w:val="001F090F"/>
    <w:rsid w:val="001F12B9"/>
    <w:rsid w:val="001F1958"/>
    <w:rsid w:val="001F1DB3"/>
    <w:rsid w:val="001F6021"/>
    <w:rsid w:val="001F6522"/>
    <w:rsid w:val="001F7A06"/>
    <w:rsid w:val="0020193D"/>
    <w:rsid w:val="00201CD7"/>
    <w:rsid w:val="00206252"/>
    <w:rsid w:val="0020629C"/>
    <w:rsid w:val="002067EF"/>
    <w:rsid w:val="00213B9D"/>
    <w:rsid w:val="002149E7"/>
    <w:rsid w:val="00217E5B"/>
    <w:rsid w:val="00220C7E"/>
    <w:rsid w:val="00220EAF"/>
    <w:rsid w:val="00221DF3"/>
    <w:rsid w:val="002233B3"/>
    <w:rsid w:val="00223A85"/>
    <w:rsid w:val="002256E6"/>
    <w:rsid w:val="00226272"/>
    <w:rsid w:val="00227A87"/>
    <w:rsid w:val="00232733"/>
    <w:rsid w:val="002328D8"/>
    <w:rsid w:val="002336DE"/>
    <w:rsid w:val="0023617B"/>
    <w:rsid w:val="00237154"/>
    <w:rsid w:val="002371BF"/>
    <w:rsid w:val="00237705"/>
    <w:rsid w:val="00244963"/>
    <w:rsid w:val="00244D59"/>
    <w:rsid w:val="00247AE8"/>
    <w:rsid w:val="00251073"/>
    <w:rsid w:val="0025247A"/>
    <w:rsid w:val="00253DC2"/>
    <w:rsid w:val="00254084"/>
    <w:rsid w:val="002540B3"/>
    <w:rsid w:val="002550CD"/>
    <w:rsid w:val="002559AF"/>
    <w:rsid w:val="0025636B"/>
    <w:rsid w:val="002565A3"/>
    <w:rsid w:val="00257070"/>
    <w:rsid w:val="002574D2"/>
    <w:rsid w:val="0026253C"/>
    <w:rsid w:val="002659AF"/>
    <w:rsid w:val="00265CF4"/>
    <w:rsid w:val="00266D99"/>
    <w:rsid w:val="0026773D"/>
    <w:rsid w:val="00267D37"/>
    <w:rsid w:val="00271431"/>
    <w:rsid w:val="00271EBB"/>
    <w:rsid w:val="0027417F"/>
    <w:rsid w:val="002757B3"/>
    <w:rsid w:val="002775CF"/>
    <w:rsid w:val="0028107D"/>
    <w:rsid w:val="00281F3E"/>
    <w:rsid w:val="002838D8"/>
    <w:rsid w:val="002841B5"/>
    <w:rsid w:val="002915E1"/>
    <w:rsid w:val="00293725"/>
    <w:rsid w:val="002957E1"/>
    <w:rsid w:val="00295E36"/>
    <w:rsid w:val="0029740A"/>
    <w:rsid w:val="002A0AA8"/>
    <w:rsid w:val="002A132D"/>
    <w:rsid w:val="002A5DC3"/>
    <w:rsid w:val="002A5E91"/>
    <w:rsid w:val="002A7585"/>
    <w:rsid w:val="002B155D"/>
    <w:rsid w:val="002B3430"/>
    <w:rsid w:val="002B4278"/>
    <w:rsid w:val="002B4F7E"/>
    <w:rsid w:val="002C152E"/>
    <w:rsid w:val="002C24F3"/>
    <w:rsid w:val="002C398A"/>
    <w:rsid w:val="002C3C36"/>
    <w:rsid w:val="002C4365"/>
    <w:rsid w:val="002C51D1"/>
    <w:rsid w:val="002D02A8"/>
    <w:rsid w:val="002D1DD9"/>
    <w:rsid w:val="002D23AE"/>
    <w:rsid w:val="002D28DE"/>
    <w:rsid w:val="002D3E2D"/>
    <w:rsid w:val="002D5F78"/>
    <w:rsid w:val="002D60C3"/>
    <w:rsid w:val="002D6405"/>
    <w:rsid w:val="002D6D17"/>
    <w:rsid w:val="002D7696"/>
    <w:rsid w:val="002E1CF7"/>
    <w:rsid w:val="002E1FA4"/>
    <w:rsid w:val="002E3226"/>
    <w:rsid w:val="002E53F4"/>
    <w:rsid w:val="002E5D81"/>
    <w:rsid w:val="002E6B60"/>
    <w:rsid w:val="002F1D53"/>
    <w:rsid w:val="002F2842"/>
    <w:rsid w:val="002F3D93"/>
    <w:rsid w:val="002F43DA"/>
    <w:rsid w:val="002F5789"/>
    <w:rsid w:val="00300216"/>
    <w:rsid w:val="00301EFC"/>
    <w:rsid w:val="003031BC"/>
    <w:rsid w:val="003033D9"/>
    <w:rsid w:val="003037AB"/>
    <w:rsid w:val="00304954"/>
    <w:rsid w:val="003051F4"/>
    <w:rsid w:val="00306A46"/>
    <w:rsid w:val="00313492"/>
    <w:rsid w:val="00313F7A"/>
    <w:rsid w:val="003178CB"/>
    <w:rsid w:val="00317D42"/>
    <w:rsid w:val="00317D9D"/>
    <w:rsid w:val="0032155B"/>
    <w:rsid w:val="003218FD"/>
    <w:rsid w:val="00326502"/>
    <w:rsid w:val="003269A7"/>
    <w:rsid w:val="0033262C"/>
    <w:rsid w:val="003376C3"/>
    <w:rsid w:val="003402B4"/>
    <w:rsid w:val="00340626"/>
    <w:rsid w:val="003426CF"/>
    <w:rsid w:val="00342754"/>
    <w:rsid w:val="00342835"/>
    <w:rsid w:val="00343A87"/>
    <w:rsid w:val="00345EC8"/>
    <w:rsid w:val="00347138"/>
    <w:rsid w:val="00351911"/>
    <w:rsid w:val="003560F2"/>
    <w:rsid w:val="00357E91"/>
    <w:rsid w:val="003601C3"/>
    <w:rsid w:val="00360DE3"/>
    <w:rsid w:val="003639CF"/>
    <w:rsid w:val="00366794"/>
    <w:rsid w:val="00367537"/>
    <w:rsid w:val="003677E5"/>
    <w:rsid w:val="00373B23"/>
    <w:rsid w:val="00381B40"/>
    <w:rsid w:val="003820E1"/>
    <w:rsid w:val="00382667"/>
    <w:rsid w:val="003829A1"/>
    <w:rsid w:val="00383DE7"/>
    <w:rsid w:val="00385B74"/>
    <w:rsid w:val="003860EC"/>
    <w:rsid w:val="003865BA"/>
    <w:rsid w:val="00386E0C"/>
    <w:rsid w:val="003912C5"/>
    <w:rsid w:val="00391A7B"/>
    <w:rsid w:val="003944F6"/>
    <w:rsid w:val="00394C07"/>
    <w:rsid w:val="00396BAB"/>
    <w:rsid w:val="00397150"/>
    <w:rsid w:val="003A01C1"/>
    <w:rsid w:val="003A023F"/>
    <w:rsid w:val="003A08C2"/>
    <w:rsid w:val="003A124E"/>
    <w:rsid w:val="003A2D07"/>
    <w:rsid w:val="003A48EE"/>
    <w:rsid w:val="003A4CCF"/>
    <w:rsid w:val="003A58B0"/>
    <w:rsid w:val="003B16FA"/>
    <w:rsid w:val="003B20A2"/>
    <w:rsid w:val="003B327A"/>
    <w:rsid w:val="003B483A"/>
    <w:rsid w:val="003B68C4"/>
    <w:rsid w:val="003B7050"/>
    <w:rsid w:val="003C0911"/>
    <w:rsid w:val="003C1075"/>
    <w:rsid w:val="003C1210"/>
    <w:rsid w:val="003C1F5B"/>
    <w:rsid w:val="003C247A"/>
    <w:rsid w:val="003C3935"/>
    <w:rsid w:val="003C4117"/>
    <w:rsid w:val="003C4E8F"/>
    <w:rsid w:val="003C6645"/>
    <w:rsid w:val="003C6B68"/>
    <w:rsid w:val="003C708D"/>
    <w:rsid w:val="003D03A9"/>
    <w:rsid w:val="003D0435"/>
    <w:rsid w:val="003D0F58"/>
    <w:rsid w:val="003D2095"/>
    <w:rsid w:val="003D3393"/>
    <w:rsid w:val="003D7CF5"/>
    <w:rsid w:val="003E19C1"/>
    <w:rsid w:val="003E2FD9"/>
    <w:rsid w:val="003E438E"/>
    <w:rsid w:val="003E61B3"/>
    <w:rsid w:val="003E6B60"/>
    <w:rsid w:val="003E7395"/>
    <w:rsid w:val="003F005B"/>
    <w:rsid w:val="003F2CE9"/>
    <w:rsid w:val="003F3AAA"/>
    <w:rsid w:val="003F6C2D"/>
    <w:rsid w:val="003F7BAD"/>
    <w:rsid w:val="0040141B"/>
    <w:rsid w:val="0040250A"/>
    <w:rsid w:val="004044A1"/>
    <w:rsid w:val="00404595"/>
    <w:rsid w:val="00410BB9"/>
    <w:rsid w:val="004122EC"/>
    <w:rsid w:val="00412509"/>
    <w:rsid w:val="0041675C"/>
    <w:rsid w:val="004220D0"/>
    <w:rsid w:val="00422EBD"/>
    <w:rsid w:val="004256CB"/>
    <w:rsid w:val="00425D62"/>
    <w:rsid w:val="004272B5"/>
    <w:rsid w:val="00427725"/>
    <w:rsid w:val="00430C69"/>
    <w:rsid w:val="00431073"/>
    <w:rsid w:val="00431ABF"/>
    <w:rsid w:val="00433701"/>
    <w:rsid w:val="0043575D"/>
    <w:rsid w:val="00436155"/>
    <w:rsid w:val="00436419"/>
    <w:rsid w:val="004405D2"/>
    <w:rsid w:val="00440E0D"/>
    <w:rsid w:val="0044315F"/>
    <w:rsid w:val="004478DF"/>
    <w:rsid w:val="00450B6C"/>
    <w:rsid w:val="0045239E"/>
    <w:rsid w:val="00453051"/>
    <w:rsid w:val="0045449B"/>
    <w:rsid w:val="00454EA5"/>
    <w:rsid w:val="00455089"/>
    <w:rsid w:val="00455FFB"/>
    <w:rsid w:val="00456706"/>
    <w:rsid w:val="0046117B"/>
    <w:rsid w:val="0046294A"/>
    <w:rsid w:val="00462D78"/>
    <w:rsid w:val="00464BA7"/>
    <w:rsid w:val="00466E96"/>
    <w:rsid w:val="00472826"/>
    <w:rsid w:val="00476672"/>
    <w:rsid w:val="00477499"/>
    <w:rsid w:val="00477F3E"/>
    <w:rsid w:val="00480577"/>
    <w:rsid w:val="00480BF2"/>
    <w:rsid w:val="00483F40"/>
    <w:rsid w:val="00484D7D"/>
    <w:rsid w:val="00485900"/>
    <w:rsid w:val="00486650"/>
    <w:rsid w:val="00487310"/>
    <w:rsid w:val="00490271"/>
    <w:rsid w:val="00495028"/>
    <w:rsid w:val="00495590"/>
    <w:rsid w:val="00495F56"/>
    <w:rsid w:val="00497843"/>
    <w:rsid w:val="004A00B1"/>
    <w:rsid w:val="004A1ADA"/>
    <w:rsid w:val="004A33EC"/>
    <w:rsid w:val="004A3F3E"/>
    <w:rsid w:val="004A6BFA"/>
    <w:rsid w:val="004A772A"/>
    <w:rsid w:val="004B068F"/>
    <w:rsid w:val="004B0846"/>
    <w:rsid w:val="004B0B98"/>
    <w:rsid w:val="004B2556"/>
    <w:rsid w:val="004B2AA6"/>
    <w:rsid w:val="004B2E77"/>
    <w:rsid w:val="004B4363"/>
    <w:rsid w:val="004B4D49"/>
    <w:rsid w:val="004B50D5"/>
    <w:rsid w:val="004B5C88"/>
    <w:rsid w:val="004B657C"/>
    <w:rsid w:val="004B6B88"/>
    <w:rsid w:val="004B752A"/>
    <w:rsid w:val="004C203D"/>
    <w:rsid w:val="004C3AB2"/>
    <w:rsid w:val="004C4742"/>
    <w:rsid w:val="004C5121"/>
    <w:rsid w:val="004C513A"/>
    <w:rsid w:val="004C618E"/>
    <w:rsid w:val="004C6AEC"/>
    <w:rsid w:val="004D0ECF"/>
    <w:rsid w:val="004D323F"/>
    <w:rsid w:val="004D3AEE"/>
    <w:rsid w:val="004D4AF1"/>
    <w:rsid w:val="004D6AAC"/>
    <w:rsid w:val="004D7905"/>
    <w:rsid w:val="004E09AE"/>
    <w:rsid w:val="004E5903"/>
    <w:rsid w:val="004E5E75"/>
    <w:rsid w:val="004E667A"/>
    <w:rsid w:val="004E6E30"/>
    <w:rsid w:val="004F0FF3"/>
    <w:rsid w:val="004F3E55"/>
    <w:rsid w:val="004F4328"/>
    <w:rsid w:val="004F5A66"/>
    <w:rsid w:val="004F5F23"/>
    <w:rsid w:val="004F71AA"/>
    <w:rsid w:val="0050050D"/>
    <w:rsid w:val="005024F9"/>
    <w:rsid w:val="005027EA"/>
    <w:rsid w:val="005029AD"/>
    <w:rsid w:val="00506E66"/>
    <w:rsid w:val="00507B09"/>
    <w:rsid w:val="005121D2"/>
    <w:rsid w:val="00513EE6"/>
    <w:rsid w:val="00515722"/>
    <w:rsid w:val="00515B4C"/>
    <w:rsid w:val="00521328"/>
    <w:rsid w:val="00521769"/>
    <w:rsid w:val="0052269C"/>
    <w:rsid w:val="00524F00"/>
    <w:rsid w:val="00527F14"/>
    <w:rsid w:val="005305CE"/>
    <w:rsid w:val="0053085E"/>
    <w:rsid w:val="00532600"/>
    <w:rsid w:val="00534FC3"/>
    <w:rsid w:val="00535BC8"/>
    <w:rsid w:val="00537688"/>
    <w:rsid w:val="00541D2F"/>
    <w:rsid w:val="00544F1C"/>
    <w:rsid w:val="00551CC4"/>
    <w:rsid w:val="00555252"/>
    <w:rsid w:val="00555A92"/>
    <w:rsid w:val="00557688"/>
    <w:rsid w:val="005611A0"/>
    <w:rsid w:val="00563728"/>
    <w:rsid w:val="0056448C"/>
    <w:rsid w:val="005649FD"/>
    <w:rsid w:val="00567EFA"/>
    <w:rsid w:val="005703E7"/>
    <w:rsid w:val="00571B5B"/>
    <w:rsid w:val="0057216F"/>
    <w:rsid w:val="00574AF8"/>
    <w:rsid w:val="00575146"/>
    <w:rsid w:val="005757BB"/>
    <w:rsid w:val="00577655"/>
    <w:rsid w:val="00580937"/>
    <w:rsid w:val="00581D0A"/>
    <w:rsid w:val="005839C6"/>
    <w:rsid w:val="005839F4"/>
    <w:rsid w:val="00586FBD"/>
    <w:rsid w:val="00587F4D"/>
    <w:rsid w:val="0059085B"/>
    <w:rsid w:val="00591A41"/>
    <w:rsid w:val="0059305F"/>
    <w:rsid w:val="005935C9"/>
    <w:rsid w:val="0059413F"/>
    <w:rsid w:val="00596562"/>
    <w:rsid w:val="0059767C"/>
    <w:rsid w:val="005A155B"/>
    <w:rsid w:val="005A2815"/>
    <w:rsid w:val="005A4583"/>
    <w:rsid w:val="005A6192"/>
    <w:rsid w:val="005B1299"/>
    <w:rsid w:val="005B2B78"/>
    <w:rsid w:val="005B30C1"/>
    <w:rsid w:val="005C3BEE"/>
    <w:rsid w:val="005C4482"/>
    <w:rsid w:val="005C6630"/>
    <w:rsid w:val="005C6AA7"/>
    <w:rsid w:val="005D036D"/>
    <w:rsid w:val="005D0F5C"/>
    <w:rsid w:val="005D23CB"/>
    <w:rsid w:val="005D2761"/>
    <w:rsid w:val="005D3ACB"/>
    <w:rsid w:val="005D6F93"/>
    <w:rsid w:val="005D787C"/>
    <w:rsid w:val="005E6D38"/>
    <w:rsid w:val="005E7D0D"/>
    <w:rsid w:val="005F0003"/>
    <w:rsid w:val="005F2121"/>
    <w:rsid w:val="005F2855"/>
    <w:rsid w:val="005F2D10"/>
    <w:rsid w:val="005F5A3C"/>
    <w:rsid w:val="005F6152"/>
    <w:rsid w:val="005F6A3D"/>
    <w:rsid w:val="006023A9"/>
    <w:rsid w:val="0060301B"/>
    <w:rsid w:val="006040BF"/>
    <w:rsid w:val="00606F41"/>
    <w:rsid w:val="00613E30"/>
    <w:rsid w:val="006148C5"/>
    <w:rsid w:val="006164C6"/>
    <w:rsid w:val="0062003C"/>
    <w:rsid w:val="00624567"/>
    <w:rsid w:val="00626289"/>
    <w:rsid w:val="00631CB5"/>
    <w:rsid w:val="00634BFC"/>
    <w:rsid w:val="00640F07"/>
    <w:rsid w:val="0064101E"/>
    <w:rsid w:val="00641039"/>
    <w:rsid w:val="006413A9"/>
    <w:rsid w:val="0064149B"/>
    <w:rsid w:val="00642463"/>
    <w:rsid w:val="0064361C"/>
    <w:rsid w:val="00645AA2"/>
    <w:rsid w:val="00646F17"/>
    <w:rsid w:val="00647EE5"/>
    <w:rsid w:val="0065247F"/>
    <w:rsid w:val="00653769"/>
    <w:rsid w:val="006555E4"/>
    <w:rsid w:val="00662C42"/>
    <w:rsid w:val="006638E9"/>
    <w:rsid w:val="00663E5F"/>
    <w:rsid w:val="00664C4D"/>
    <w:rsid w:val="00664E88"/>
    <w:rsid w:val="00666105"/>
    <w:rsid w:val="006664AE"/>
    <w:rsid w:val="0067005B"/>
    <w:rsid w:val="006729F8"/>
    <w:rsid w:val="00672D3A"/>
    <w:rsid w:val="006737B4"/>
    <w:rsid w:val="00674F07"/>
    <w:rsid w:val="006753E6"/>
    <w:rsid w:val="00680726"/>
    <w:rsid w:val="00680CEE"/>
    <w:rsid w:val="00682BB4"/>
    <w:rsid w:val="006830BD"/>
    <w:rsid w:val="006847F9"/>
    <w:rsid w:val="00685732"/>
    <w:rsid w:val="00686938"/>
    <w:rsid w:val="0068699D"/>
    <w:rsid w:val="00687638"/>
    <w:rsid w:val="0069004F"/>
    <w:rsid w:val="00691FAE"/>
    <w:rsid w:val="006929BE"/>
    <w:rsid w:val="00694FF3"/>
    <w:rsid w:val="00696D11"/>
    <w:rsid w:val="006970E2"/>
    <w:rsid w:val="00697758"/>
    <w:rsid w:val="006A0BD4"/>
    <w:rsid w:val="006A1455"/>
    <w:rsid w:val="006A292B"/>
    <w:rsid w:val="006A4545"/>
    <w:rsid w:val="006A5102"/>
    <w:rsid w:val="006A62B0"/>
    <w:rsid w:val="006A69BF"/>
    <w:rsid w:val="006A70EE"/>
    <w:rsid w:val="006A7CFA"/>
    <w:rsid w:val="006B0DAA"/>
    <w:rsid w:val="006B6BB6"/>
    <w:rsid w:val="006C18FB"/>
    <w:rsid w:val="006C1EFC"/>
    <w:rsid w:val="006C2466"/>
    <w:rsid w:val="006C2A89"/>
    <w:rsid w:val="006C7533"/>
    <w:rsid w:val="006D0CC3"/>
    <w:rsid w:val="006D452A"/>
    <w:rsid w:val="006D56F9"/>
    <w:rsid w:val="006D633D"/>
    <w:rsid w:val="006E05CE"/>
    <w:rsid w:val="006E19A7"/>
    <w:rsid w:val="006E334B"/>
    <w:rsid w:val="006E39B6"/>
    <w:rsid w:val="006E4722"/>
    <w:rsid w:val="006E5603"/>
    <w:rsid w:val="006E5954"/>
    <w:rsid w:val="006E6CFF"/>
    <w:rsid w:val="006E6DF6"/>
    <w:rsid w:val="006E7246"/>
    <w:rsid w:val="006E7392"/>
    <w:rsid w:val="006F1316"/>
    <w:rsid w:val="006F4B47"/>
    <w:rsid w:val="006F669D"/>
    <w:rsid w:val="006F6F24"/>
    <w:rsid w:val="00701CB7"/>
    <w:rsid w:val="00702BC3"/>
    <w:rsid w:val="0070548C"/>
    <w:rsid w:val="00705C96"/>
    <w:rsid w:val="00707E66"/>
    <w:rsid w:val="00712994"/>
    <w:rsid w:val="00712ACA"/>
    <w:rsid w:val="00714F9E"/>
    <w:rsid w:val="0071506C"/>
    <w:rsid w:val="0071659F"/>
    <w:rsid w:val="00724009"/>
    <w:rsid w:val="007256AE"/>
    <w:rsid w:val="007262B0"/>
    <w:rsid w:val="00726E62"/>
    <w:rsid w:val="00727D62"/>
    <w:rsid w:val="00727FBC"/>
    <w:rsid w:val="00736ED4"/>
    <w:rsid w:val="00737066"/>
    <w:rsid w:val="00737408"/>
    <w:rsid w:val="0074335E"/>
    <w:rsid w:val="00743A03"/>
    <w:rsid w:val="00743C4C"/>
    <w:rsid w:val="0074431C"/>
    <w:rsid w:val="00745682"/>
    <w:rsid w:val="00746155"/>
    <w:rsid w:val="007463AC"/>
    <w:rsid w:val="00746FAA"/>
    <w:rsid w:val="007475DD"/>
    <w:rsid w:val="007539ED"/>
    <w:rsid w:val="00754EF7"/>
    <w:rsid w:val="00755277"/>
    <w:rsid w:val="00761E77"/>
    <w:rsid w:val="00763EBD"/>
    <w:rsid w:val="007644DF"/>
    <w:rsid w:val="00764FE6"/>
    <w:rsid w:val="007704A4"/>
    <w:rsid w:val="007709A1"/>
    <w:rsid w:val="00772EB6"/>
    <w:rsid w:val="00772EDE"/>
    <w:rsid w:val="00774CE4"/>
    <w:rsid w:val="00776F76"/>
    <w:rsid w:val="00781A22"/>
    <w:rsid w:val="00782189"/>
    <w:rsid w:val="0078218C"/>
    <w:rsid w:val="00782883"/>
    <w:rsid w:val="00784183"/>
    <w:rsid w:val="007912F6"/>
    <w:rsid w:val="007930C2"/>
    <w:rsid w:val="00793A81"/>
    <w:rsid w:val="00795573"/>
    <w:rsid w:val="007964EB"/>
    <w:rsid w:val="0079786E"/>
    <w:rsid w:val="00797947"/>
    <w:rsid w:val="007A3457"/>
    <w:rsid w:val="007A49ED"/>
    <w:rsid w:val="007A721D"/>
    <w:rsid w:val="007B1363"/>
    <w:rsid w:val="007B1958"/>
    <w:rsid w:val="007B1C4F"/>
    <w:rsid w:val="007B2BDA"/>
    <w:rsid w:val="007B2F2D"/>
    <w:rsid w:val="007B5597"/>
    <w:rsid w:val="007B56D8"/>
    <w:rsid w:val="007B651D"/>
    <w:rsid w:val="007B6FFE"/>
    <w:rsid w:val="007C04D8"/>
    <w:rsid w:val="007C0E04"/>
    <w:rsid w:val="007C6F51"/>
    <w:rsid w:val="007C6FCD"/>
    <w:rsid w:val="007D00E4"/>
    <w:rsid w:val="007D02E8"/>
    <w:rsid w:val="007D13E2"/>
    <w:rsid w:val="007D2F34"/>
    <w:rsid w:val="007D34C3"/>
    <w:rsid w:val="007D5A68"/>
    <w:rsid w:val="007D5C34"/>
    <w:rsid w:val="007D7DBB"/>
    <w:rsid w:val="007E284E"/>
    <w:rsid w:val="007E292C"/>
    <w:rsid w:val="007E3DC9"/>
    <w:rsid w:val="007E40DF"/>
    <w:rsid w:val="007E4451"/>
    <w:rsid w:val="007E4BBB"/>
    <w:rsid w:val="007E57A1"/>
    <w:rsid w:val="007E5AED"/>
    <w:rsid w:val="007E6AF8"/>
    <w:rsid w:val="007E7829"/>
    <w:rsid w:val="007F334D"/>
    <w:rsid w:val="007F478E"/>
    <w:rsid w:val="007F52FB"/>
    <w:rsid w:val="007F6FBC"/>
    <w:rsid w:val="00804780"/>
    <w:rsid w:val="00804A82"/>
    <w:rsid w:val="0080566F"/>
    <w:rsid w:val="00805FA9"/>
    <w:rsid w:val="0081066F"/>
    <w:rsid w:val="00810C13"/>
    <w:rsid w:val="008142CC"/>
    <w:rsid w:val="00820238"/>
    <w:rsid w:val="00821AA4"/>
    <w:rsid w:val="0082260B"/>
    <w:rsid w:val="00825267"/>
    <w:rsid w:val="00825D45"/>
    <w:rsid w:val="00830EF1"/>
    <w:rsid w:val="008315B9"/>
    <w:rsid w:val="00831FA4"/>
    <w:rsid w:val="00832DE2"/>
    <w:rsid w:val="00833BE1"/>
    <w:rsid w:val="00834EAA"/>
    <w:rsid w:val="00835718"/>
    <w:rsid w:val="00835C15"/>
    <w:rsid w:val="00836900"/>
    <w:rsid w:val="00837FB9"/>
    <w:rsid w:val="00842623"/>
    <w:rsid w:val="00842850"/>
    <w:rsid w:val="008451BE"/>
    <w:rsid w:val="00845C0E"/>
    <w:rsid w:val="0084758D"/>
    <w:rsid w:val="008510D4"/>
    <w:rsid w:val="00851963"/>
    <w:rsid w:val="0085484B"/>
    <w:rsid w:val="0085485A"/>
    <w:rsid w:val="008555E6"/>
    <w:rsid w:val="008579C6"/>
    <w:rsid w:val="00860467"/>
    <w:rsid w:val="008628AD"/>
    <w:rsid w:val="00863067"/>
    <w:rsid w:val="00863C10"/>
    <w:rsid w:val="00864589"/>
    <w:rsid w:val="00866976"/>
    <w:rsid w:val="00870A54"/>
    <w:rsid w:val="00871046"/>
    <w:rsid w:val="00871C40"/>
    <w:rsid w:val="00874397"/>
    <w:rsid w:val="00874525"/>
    <w:rsid w:val="0087526E"/>
    <w:rsid w:val="00875F58"/>
    <w:rsid w:val="00876693"/>
    <w:rsid w:val="00880666"/>
    <w:rsid w:val="00880C9F"/>
    <w:rsid w:val="008821AD"/>
    <w:rsid w:val="0088508C"/>
    <w:rsid w:val="00885E43"/>
    <w:rsid w:val="0088682E"/>
    <w:rsid w:val="008879A1"/>
    <w:rsid w:val="008911D5"/>
    <w:rsid w:val="00892261"/>
    <w:rsid w:val="00894799"/>
    <w:rsid w:val="00895873"/>
    <w:rsid w:val="0089646C"/>
    <w:rsid w:val="008A0F7A"/>
    <w:rsid w:val="008A2F17"/>
    <w:rsid w:val="008A395F"/>
    <w:rsid w:val="008A4A07"/>
    <w:rsid w:val="008B05A7"/>
    <w:rsid w:val="008B3913"/>
    <w:rsid w:val="008B5924"/>
    <w:rsid w:val="008B62FF"/>
    <w:rsid w:val="008C05A4"/>
    <w:rsid w:val="008C2E97"/>
    <w:rsid w:val="008C3C09"/>
    <w:rsid w:val="008C5184"/>
    <w:rsid w:val="008C57B2"/>
    <w:rsid w:val="008C7066"/>
    <w:rsid w:val="008C7165"/>
    <w:rsid w:val="008D0833"/>
    <w:rsid w:val="008D21EF"/>
    <w:rsid w:val="008D2421"/>
    <w:rsid w:val="008D247A"/>
    <w:rsid w:val="008D348B"/>
    <w:rsid w:val="008D3A97"/>
    <w:rsid w:val="008D3C5F"/>
    <w:rsid w:val="008D6AAF"/>
    <w:rsid w:val="008D7D1E"/>
    <w:rsid w:val="008E04A4"/>
    <w:rsid w:val="008E2BD9"/>
    <w:rsid w:val="008E3B90"/>
    <w:rsid w:val="008E3FC1"/>
    <w:rsid w:val="008E6F79"/>
    <w:rsid w:val="008F0132"/>
    <w:rsid w:val="008F3D05"/>
    <w:rsid w:val="008F4C3B"/>
    <w:rsid w:val="008F53CE"/>
    <w:rsid w:val="008F5637"/>
    <w:rsid w:val="008F565D"/>
    <w:rsid w:val="008F64EC"/>
    <w:rsid w:val="008F650D"/>
    <w:rsid w:val="008F710E"/>
    <w:rsid w:val="008F7C9B"/>
    <w:rsid w:val="00902AD3"/>
    <w:rsid w:val="00904311"/>
    <w:rsid w:val="00905BCA"/>
    <w:rsid w:val="00906768"/>
    <w:rsid w:val="009067BA"/>
    <w:rsid w:val="009079CB"/>
    <w:rsid w:val="0091140E"/>
    <w:rsid w:val="00911C7C"/>
    <w:rsid w:val="009142C3"/>
    <w:rsid w:val="00915012"/>
    <w:rsid w:val="00920AB2"/>
    <w:rsid w:val="00921A94"/>
    <w:rsid w:val="00921B95"/>
    <w:rsid w:val="009221FA"/>
    <w:rsid w:val="00923EFA"/>
    <w:rsid w:val="00924A35"/>
    <w:rsid w:val="0093145C"/>
    <w:rsid w:val="00931662"/>
    <w:rsid w:val="00932621"/>
    <w:rsid w:val="00932B44"/>
    <w:rsid w:val="00933248"/>
    <w:rsid w:val="009352D0"/>
    <w:rsid w:val="00935F36"/>
    <w:rsid w:val="0093641B"/>
    <w:rsid w:val="00936D31"/>
    <w:rsid w:val="0093771E"/>
    <w:rsid w:val="00937903"/>
    <w:rsid w:val="00937DCC"/>
    <w:rsid w:val="00942B40"/>
    <w:rsid w:val="009434D5"/>
    <w:rsid w:val="00943E85"/>
    <w:rsid w:val="00945B0B"/>
    <w:rsid w:val="00946785"/>
    <w:rsid w:val="0094690E"/>
    <w:rsid w:val="0095266C"/>
    <w:rsid w:val="00952AE6"/>
    <w:rsid w:val="00952D7D"/>
    <w:rsid w:val="00953630"/>
    <w:rsid w:val="009537AE"/>
    <w:rsid w:val="00953B14"/>
    <w:rsid w:val="00953FBF"/>
    <w:rsid w:val="0095708B"/>
    <w:rsid w:val="0096088B"/>
    <w:rsid w:val="00960F2B"/>
    <w:rsid w:val="00963A02"/>
    <w:rsid w:val="00963A2B"/>
    <w:rsid w:val="00964C09"/>
    <w:rsid w:val="0096649F"/>
    <w:rsid w:val="009677E5"/>
    <w:rsid w:val="00970B8B"/>
    <w:rsid w:val="00973B55"/>
    <w:rsid w:val="00973FCC"/>
    <w:rsid w:val="0097662E"/>
    <w:rsid w:val="00977710"/>
    <w:rsid w:val="00977AF0"/>
    <w:rsid w:val="00977E76"/>
    <w:rsid w:val="00981631"/>
    <w:rsid w:val="009817F1"/>
    <w:rsid w:val="009831FD"/>
    <w:rsid w:val="00984150"/>
    <w:rsid w:val="009874FF"/>
    <w:rsid w:val="009915DD"/>
    <w:rsid w:val="009915E8"/>
    <w:rsid w:val="0099204F"/>
    <w:rsid w:val="00993030"/>
    <w:rsid w:val="00996F20"/>
    <w:rsid w:val="009A0BC5"/>
    <w:rsid w:val="009A12FB"/>
    <w:rsid w:val="009A2047"/>
    <w:rsid w:val="009A36CE"/>
    <w:rsid w:val="009A64ED"/>
    <w:rsid w:val="009A6F5A"/>
    <w:rsid w:val="009A7956"/>
    <w:rsid w:val="009B0F9A"/>
    <w:rsid w:val="009B2977"/>
    <w:rsid w:val="009B3440"/>
    <w:rsid w:val="009B43B9"/>
    <w:rsid w:val="009B4491"/>
    <w:rsid w:val="009B4781"/>
    <w:rsid w:val="009B4CA1"/>
    <w:rsid w:val="009C3EE2"/>
    <w:rsid w:val="009C50EA"/>
    <w:rsid w:val="009C54A0"/>
    <w:rsid w:val="009C674B"/>
    <w:rsid w:val="009D0A28"/>
    <w:rsid w:val="009D0C12"/>
    <w:rsid w:val="009D3210"/>
    <w:rsid w:val="009D6244"/>
    <w:rsid w:val="009D6A87"/>
    <w:rsid w:val="009D765E"/>
    <w:rsid w:val="009E328D"/>
    <w:rsid w:val="009E7AC2"/>
    <w:rsid w:val="00A01895"/>
    <w:rsid w:val="00A03FA6"/>
    <w:rsid w:val="00A0603E"/>
    <w:rsid w:val="00A060CA"/>
    <w:rsid w:val="00A06A63"/>
    <w:rsid w:val="00A07009"/>
    <w:rsid w:val="00A071B9"/>
    <w:rsid w:val="00A10457"/>
    <w:rsid w:val="00A11C0C"/>
    <w:rsid w:val="00A11F3F"/>
    <w:rsid w:val="00A1285C"/>
    <w:rsid w:val="00A141DF"/>
    <w:rsid w:val="00A15BC3"/>
    <w:rsid w:val="00A162BB"/>
    <w:rsid w:val="00A174B5"/>
    <w:rsid w:val="00A17D50"/>
    <w:rsid w:val="00A216A0"/>
    <w:rsid w:val="00A23AE5"/>
    <w:rsid w:val="00A241AC"/>
    <w:rsid w:val="00A243BD"/>
    <w:rsid w:val="00A305AA"/>
    <w:rsid w:val="00A31096"/>
    <w:rsid w:val="00A320AA"/>
    <w:rsid w:val="00A34DCC"/>
    <w:rsid w:val="00A3624B"/>
    <w:rsid w:val="00A369BE"/>
    <w:rsid w:val="00A36A6B"/>
    <w:rsid w:val="00A37DEE"/>
    <w:rsid w:val="00A4586A"/>
    <w:rsid w:val="00A46D96"/>
    <w:rsid w:val="00A4755F"/>
    <w:rsid w:val="00A53EC3"/>
    <w:rsid w:val="00A62730"/>
    <w:rsid w:val="00A635A8"/>
    <w:rsid w:val="00A63963"/>
    <w:rsid w:val="00A639E6"/>
    <w:rsid w:val="00A65588"/>
    <w:rsid w:val="00A65DDC"/>
    <w:rsid w:val="00A7090A"/>
    <w:rsid w:val="00A72B98"/>
    <w:rsid w:val="00A72DCC"/>
    <w:rsid w:val="00A75E9A"/>
    <w:rsid w:val="00A76CAE"/>
    <w:rsid w:val="00A77395"/>
    <w:rsid w:val="00A776F2"/>
    <w:rsid w:val="00A77F9F"/>
    <w:rsid w:val="00A821CB"/>
    <w:rsid w:val="00A82520"/>
    <w:rsid w:val="00A84B36"/>
    <w:rsid w:val="00A8502F"/>
    <w:rsid w:val="00A87791"/>
    <w:rsid w:val="00A90272"/>
    <w:rsid w:val="00A90FA4"/>
    <w:rsid w:val="00A91D95"/>
    <w:rsid w:val="00A935DB"/>
    <w:rsid w:val="00A95E05"/>
    <w:rsid w:val="00A97532"/>
    <w:rsid w:val="00AA054C"/>
    <w:rsid w:val="00AA076E"/>
    <w:rsid w:val="00AA0E06"/>
    <w:rsid w:val="00AA190B"/>
    <w:rsid w:val="00AA2856"/>
    <w:rsid w:val="00AA6B57"/>
    <w:rsid w:val="00AB3415"/>
    <w:rsid w:val="00AB614E"/>
    <w:rsid w:val="00AB7E05"/>
    <w:rsid w:val="00AC0B46"/>
    <w:rsid w:val="00AC1912"/>
    <w:rsid w:val="00AC2981"/>
    <w:rsid w:val="00AC3381"/>
    <w:rsid w:val="00AC3511"/>
    <w:rsid w:val="00AC4342"/>
    <w:rsid w:val="00AC5D99"/>
    <w:rsid w:val="00AC79BC"/>
    <w:rsid w:val="00AD2547"/>
    <w:rsid w:val="00AE0C73"/>
    <w:rsid w:val="00AE0D4F"/>
    <w:rsid w:val="00AE15EE"/>
    <w:rsid w:val="00AE4190"/>
    <w:rsid w:val="00AF0FA9"/>
    <w:rsid w:val="00AF1D33"/>
    <w:rsid w:val="00AF318A"/>
    <w:rsid w:val="00AF3751"/>
    <w:rsid w:val="00AF4118"/>
    <w:rsid w:val="00AF554D"/>
    <w:rsid w:val="00AF57A5"/>
    <w:rsid w:val="00AF6381"/>
    <w:rsid w:val="00AF6852"/>
    <w:rsid w:val="00AF6D56"/>
    <w:rsid w:val="00AF7A10"/>
    <w:rsid w:val="00B00198"/>
    <w:rsid w:val="00B008D4"/>
    <w:rsid w:val="00B0402A"/>
    <w:rsid w:val="00B04A0E"/>
    <w:rsid w:val="00B0615B"/>
    <w:rsid w:val="00B06255"/>
    <w:rsid w:val="00B11F6A"/>
    <w:rsid w:val="00B12234"/>
    <w:rsid w:val="00B1249E"/>
    <w:rsid w:val="00B129CC"/>
    <w:rsid w:val="00B12F8D"/>
    <w:rsid w:val="00B12FA9"/>
    <w:rsid w:val="00B13129"/>
    <w:rsid w:val="00B1618B"/>
    <w:rsid w:val="00B202B6"/>
    <w:rsid w:val="00B205ED"/>
    <w:rsid w:val="00B211A6"/>
    <w:rsid w:val="00B214FE"/>
    <w:rsid w:val="00B218B8"/>
    <w:rsid w:val="00B22B11"/>
    <w:rsid w:val="00B238D4"/>
    <w:rsid w:val="00B25B81"/>
    <w:rsid w:val="00B26059"/>
    <w:rsid w:val="00B2722F"/>
    <w:rsid w:val="00B314D3"/>
    <w:rsid w:val="00B33057"/>
    <w:rsid w:val="00B35C31"/>
    <w:rsid w:val="00B37660"/>
    <w:rsid w:val="00B40238"/>
    <w:rsid w:val="00B42F10"/>
    <w:rsid w:val="00B42F42"/>
    <w:rsid w:val="00B438AB"/>
    <w:rsid w:val="00B455F0"/>
    <w:rsid w:val="00B46AB1"/>
    <w:rsid w:val="00B470C3"/>
    <w:rsid w:val="00B50C1B"/>
    <w:rsid w:val="00B51582"/>
    <w:rsid w:val="00B533FE"/>
    <w:rsid w:val="00B5377E"/>
    <w:rsid w:val="00B54F19"/>
    <w:rsid w:val="00B5512C"/>
    <w:rsid w:val="00B61BF7"/>
    <w:rsid w:val="00B6452A"/>
    <w:rsid w:val="00B64DAA"/>
    <w:rsid w:val="00B66DDF"/>
    <w:rsid w:val="00B67398"/>
    <w:rsid w:val="00B67686"/>
    <w:rsid w:val="00B712B1"/>
    <w:rsid w:val="00B726A9"/>
    <w:rsid w:val="00B72B7A"/>
    <w:rsid w:val="00B7376A"/>
    <w:rsid w:val="00B73894"/>
    <w:rsid w:val="00B7433C"/>
    <w:rsid w:val="00B8160D"/>
    <w:rsid w:val="00B8187E"/>
    <w:rsid w:val="00B81915"/>
    <w:rsid w:val="00B86662"/>
    <w:rsid w:val="00B868B0"/>
    <w:rsid w:val="00B86C98"/>
    <w:rsid w:val="00B907C8"/>
    <w:rsid w:val="00B9154F"/>
    <w:rsid w:val="00B92349"/>
    <w:rsid w:val="00B94400"/>
    <w:rsid w:val="00B95114"/>
    <w:rsid w:val="00BA12FC"/>
    <w:rsid w:val="00BA1CFA"/>
    <w:rsid w:val="00BA27F6"/>
    <w:rsid w:val="00BA6A6C"/>
    <w:rsid w:val="00BB1E35"/>
    <w:rsid w:val="00BB4924"/>
    <w:rsid w:val="00BB6BCC"/>
    <w:rsid w:val="00BB6DEF"/>
    <w:rsid w:val="00BB7740"/>
    <w:rsid w:val="00BC07FF"/>
    <w:rsid w:val="00BC251B"/>
    <w:rsid w:val="00BC2871"/>
    <w:rsid w:val="00BC3A57"/>
    <w:rsid w:val="00BC5AC0"/>
    <w:rsid w:val="00BC69A6"/>
    <w:rsid w:val="00BD0738"/>
    <w:rsid w:val="00BD1FCB"/>
    <w:rsid w:val="00BD38B4"/>
    <w:rsid w:val="00BD695F"/>
    <w:rsid w:val="00BD72E5"/>
    <w:rsid w:val="00BE0045"/>
    <w:rsid w:val="00BE0BDE"/>
    <w:rsid w:val="00BE2419"/>
    <w:rsid w:val="00BE2A4A"/>
    <w:rsid w:val="00BE57D9"/>
    <w:rsid w:val="00BE5849"/>
    <w:rsid w:val="00BE70E9"/>
    <w:rsid w:val="00BE7200"/>
    <w:rsid w:val="00BF227F"/>
    <w:rsid w:val="00BF2A53"/>
    <w:rsid w:val="00BF3E65"/>
    <w:rsid w:val="00BF4B08"/>
    <w:rsid w:val="00BF5C3D"/>
    <w:rsid w:val="00BF63BD"/>
    <w:rsid w:val="00BF73DE"/>
    <w:rsid w:val="00C0231F"/>
    <w:rsid w:val="00C04110"/>
    <w:rsid w:val="00C04C75"/>
    <w:rsid w:val="00C076D5"/>
    <w:rsid w:val="00C101C6"/>
    <w:rsid w:val="00C115B2"/>
    <w:rsid w:val="00C1215B"/>
    <w:rsid w:val="00C1295A"/>
    <w:rsid w:val="00C168EC"/>
    <w:rsid w:val="00C16A2C"/>
    <w:rsid w:val="00C17ACE"/>
    <w:rsid w:val="00C2228E"/>
    <w:rsid w:val="00C23C12"/>
    <w:rsid w:val="00C27A62"/>
    <w:rsid w:val="00C300C8"/>
    <w:rsid w:val="00C30195"/>
    <w:rsid w:val="00C308D5"/>
    <w:rsid w:val="00C31702"/>
    <w:rsid w:val="00C3198A"/>
    <w:rsid w:val="00C31CD6"/>
    <w:rsid w:val="00C3264B"/>
    <w:rsid w:val="00C32E17"/>
    <w:rsid w:val="00C34BFB"/>
    <w:rsid w:val="00C36398"/>
    <w:rsid w:val="00C369B1"/>
    <w:rsid w:val="00C374BF"/>
    <w:rsid w:val="00C413A6"/>
    <w:rsid w:val="00C41E35"/>
    <w:rsid w:val="00C42A5A"/>
    <w:rsid w:val="00C43265"/>
    <w:rsid w:val="00C44530"/>
    <w:rsid w:val="00C45838"/>
    <w:rsid w:val="00C52023"/>
    <w:rsid w:val="00C54AE8"/>
    <w:rsid w:val="00C556DF"/>
    <w:rsid w:val="00C55716"/>
    <w:rsid w:val="00C55AEF"/>
    <w:rsid w:val="00C57330"/>
    <w:rsid w:val="00C61A74"/>
    <w:rsid w:val="00C62B7A"/>
    <w:rsid w:val="00C64B11"/>
    <w:rsid w:val="00C660FA"/>
    <w:rsid w:val="00C66318"/>
    <w:rsid w:val="00C7002C"/>
    <w:rsid w:val="00C7273D"/>
    <w:rsid w:val="00C74C1F"/>
    <w:rsid w:val="00C7618C"/>
    <w:rsid w:val="00C810F9"/>
    <w:rsid w:val="00C813FE"/>
    <w:rsid w:val="00C81B41"/>
    <w:rsid w:val="00C84498"/>
    <w:rsid w:val="00C848FA"/>
    <w:rsid w:val="00C85403"/>
    <w:rsid w:val="00C85698"/>
    <w:rsid w:val="00C87A2F"/>
    <w:rsid w:val="00C90AC0"/>
    <w:rsid w:val="00C911B0"/>
    <w:rsid w:val="00C92032"/>
    <w:rsid w:val="00C956AD"/>
    <w:rsid w:val="00C9697B"/>
    <w:rsid w:val="00C97008"/>
    <w:rsid w:val="00CA0FAB"/>
    <w:rsid w:val="00CA0FFA"/>
    <w:rsid w:val="00CA3D1C"/>
    <w:rsid w:val="00CA3FBB"/>
    <w:rsid w:val="00CA583C"/>
    <w:rsid w:val="00CB0E61"/>
    <w:rsid w:val="00CB0E6D"/>
    <w:rsid w:val="00CB47F0"/>
    <w:rsid w:val="00CB6B3E"/>
    <w:rsid w:val="00CB7545"/>
    <w:rsid w:val="00CC23EE"/>
    <w:rsid w:val="00CC4254"/>
    <w:rsid w:val="00CC46BE"/>
    <w:rsid w:val="00CC6811"/>
    <w:rsid w:val="00CD0072"/>
    <w:rsid w:val="00CD0096"/>
    <w:rsid w:val="00CD12BB"/>
    <w:rsid w:val="00CD2C6C"/>
    <w:rsid w:val="00CD2C8D"/>
    <w:rsid w:val="00CD757A"/>
    <w:rsid w:val="00CE173E"/>
    <w:rsid w:val="00CE5823"/>
    <w:rsid w:val="00CF0D04"/>
    <w:rsid w:val="00CF19D6"/>
    <w:rsid w:val="00CF268D"/>
    <w:rsid w:val="00CF6241"/>
    <w:rsid w:val="00CF73EA"/>
    <w:rsid w:val="00D00D91"/>
    <w:rsid w:val="00D042F9"/>
    <w:rsid w:val="00D059E4"/>
    <w:rsid w:val="00D05FCB"/>
    <w:rsid w:val="00D06845"/>
    <w:rsid w:val="00D11CB8"/>
    <w:rsid w:val="00D132C5"/>
    <w:rsid w:val="00D14B9F"/>
    <w:rsid w:val="00D14DCF"/>
    <w:rsid w:val="00D14F5A"/>
    <w:rsid w:val="00D15FF2"/>
    <w:rsid w:val="00D16A24"/>
    <w:rsid w:val="00D16E3A"/>
    <w:rsid w:val="00D21BCF"/>
    <w:rsid w:val="00D22BFC"/>
    <w:rsid w:val="00D24DCC"/>
    <w:rsid w:val="00D25AD3"/>
    <w:rsid w:val="00D263A7"/>
    <w:rsid w:val="00D26F1B"/>
    <w:rsid w:val="00D27A71"/>
    <w:rsid w:val="00D27B3C"/>
    <w:rsid w:val="00D30737"/>
    <w:rsid w:val="00D323F7"/>
    <w:rsid w:val="00D324F9"/>
    <w:rsid w:val="00D328E8"/>
    <w:rsid w:val="00D40066"/>
    <w:rsid w:val="00D40E46"/>
    <w:rsid w:val="00D42F03"/>
    <w:rsid w:val="00D47C2E"/>
    <w:rsid w:val="00D50005"/>
    <w:rsid w:val="00D5027F"/>
    <w:rsid w:val="00D536C0"/>
    <w:rsid w:val="00D53C12"/>
    <w:rsid w:val="00D55479"/>
    <w:rsid w:val="00D55ED1"/>
    <w:rsid w:val="00D60FE7"/>
    <w:rsid w:val="00D6317F"/>
    <w:rsid w:val="00D679B3"/>
    <w:rsid w:val="00D67F83"/>
    <w:rsid w:val="00D749F9"/>
    <w:rsid w:val="00D7521A"/>
    <w:rsid w:val="00D76B58"/>
    <w:rsid w:val="00D775A2"/>
    <w:rsid w:val="00D777B2"/>
    <w:rsid w:val="00D8099E"/>
    <w:rsid w:val="00D8160B"/>
    <w:rsid w:val="00D82AA4"/>
    <w:rsid w:val="00D82C59"/>
    <w:rsid w:val="00D85D8D"/>
    <w:rsid w:val="00D862E2"/>
    <w:rsid w:val="00D9132E"/>
    <w:rsid w:val="00D93B80"/>
    <w:rsid w:val="00D940AC"/>
    <w:rsid w:val="00D965A3"/>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3F2"/>
    <w:rsid w:val="00DD0700"/>
    <w:rsid w:val="00DD0F56"/>
    <w:rsid w:val="00DD20E9"/>
    <w:rsid w:val="00DD27F6"/>
    <w:rsid w:val="00DD3466"/>
    <w:rsid w:val="00DD7CF2"/>
    <w:rsid w:val="00DE05B2"/>
    <w:rsid w:val="00DE1317"/>
    <w:rsid w:val="00DE1D4D"/>
    <w:rsid w:val="00DE44C1"/>
    <w:rsid w:val="00DE5291"/>
    <w:rsid w:val="00DE7A4C"/>
    <w:rsid w:val="00DF0A41"/>
    <w:rsid w:val="00DF0FD9"/>
    <w:rsid w:val="00DF27FB"/>
    <w:rsid w:val="00DF2C01"/>
    <w:rsid w:val="00DF30A5"/>
    <w:rsid w:val="00DF4D91"/>
    <w:rsid w:val="00DF601D"/>
    <w:rsid w:val="00DF697D"/>
    <w:rsid w:val="00DF79E9"/>
    <w:rsid w:val="00E0300F"/>
    <w:rsid w:val="00E03D65"/>
    <w:rsid w:val="00E04BAF"/>
    <w:rsid w:val="00E064C8"/>
    <w:rsid w:val="00E12469"/>
    <w:rsid w:val="00E12BB7"/>
    <w:rsid w:val="00E14A6B"/>
    <w:rsid w:val="00E14E1B"/>
    <w:rsid w:val="00E14E84"/>
    <w:rsid w:val="00E1580D"/>
    <w:rsid w:val="00E1608D"/>
    <w:rsid w:val="00E16E87"/>
    <w:rsid w:val="00E21157"/>
    <w:rsid w:val="00E223D1"/>
    <w:rsid w:val="00E25150"/>
    <w:rsid w:val="00E25A8F"/>
    <w:rsid w:val="00E30719"/>
    <w:rsid w:val="00E334D5"/>
    <w:rsid w:val="00E35EFD"/>
    <w:rsid w:val="00E363DF"/>
    <w:rsid w:val="00E368B1"/>
    <w:rsid w:val="00E37862"/>
    <w:rsid w:val="00E402DF"/>
    <w:rsid w:val="00E45FB1"/>
    <w:rsid w:val="00E467CD"/>
    <w:rsid w:val="00E469FD"/>
    <w:rsid w:val="00E504DC"/>
    <w:rsid w:val="00E52A8B"/>
    <w:rsid w:val="00E52AA7"/>
    <w:rsid w:val="00E565C4"/>
    <w:rsid w:val="00E57F28"/>
    <w:rsid w:val="00E60DD8"/>
    <w:rsid w:val="00E61B3D"/>
    <w:rsid w:val="00E61B47"/>
    <w:rsid w:val="00E66478"/>
    <w:rsid w:val="00E70346"/>
    <w:rsid w:val="00E7303B"/>
    <w:rsid w:val="00E7320B"/>
    <w:rsid w:val="00E7425D"/>
    <w:rsid w:val="00E75525"/>
    <w:rsid w:val="00E8082E"/>
    <w:rsid w:val="00E8249C"/>
    <w:rsid w:val="00E8303D"/>
    <w:rsid w:val="00E85201"/>
    <w:rsid w:val="00E85435"/>
    <w:rsid w:val="00E86162"/>
    <w:rsid w:val="00E9261E"/>
    <w:rsid w:val="00E92D2F"/>
    <w:rsid w:val="00E946C5"/>
    <w:rsid w:val="00E94F78"/>
    <w:rsid w:val="00E9503E"/>
    <w:rsid w:val="00E952AD"/>
    <w:rsid w:val="00E95968"/>
    <w:rsid w:val="00E97CB3"/>
    <w:rsid w:val="00EA55A3"/>
    <w:rsid w:val="00EA64B6"/>
    <w:rsid w:val="00EA7C80"/>
    <w:rsid w:val="00EA7E62"/>
    <w:rsid w:val="00EB1675"/>
    <w:rsid w:val="00EB4469"/>
    <w:rsid w:val="00EB5ACD"/>
    <w:rsid w:val="00EC076E"/>
    <w:rsid w:val="00EC1797"/>
    <w:rsid w:val="00EC230E"/>
    <w:rsid w:val="00EC2485"/>
    <w:rsid w:val="00EC311B"/>
    <w:rsid w:val="00EC4033"/>
    <w:rsid w:val="00EC42D0"/>
    <w:rsid w:val="00EC5BA6"/>
    <w:rsid w:val="00EC6F0A"/>
    <w:rsid w:val="00ED2CCA"/>
    <w:rsid w:val="00ED2EC6"/>
    <w:rsid w:val="00ED4710"/>
    <w:rsid w:val="00ED529F"/>
    <w:rsid w:val="00ED61D6"/>
    <w:rsid w:val="00ED7856"/>
    <w:rsid w:val="00EE03AF"/>
    <w:rsid w:val="00EE0697"/>
    <w:rsid w:val="00EE1177"/>
    <w:rsid w:val="00EE1927"/>
    <w:rsid w:val="00EE3BE1"/>
    <w:rsid w:val="00EE4D45"/>
    <w:rsid w:val="00EE635C"/>
    <w:rsid w:val="00EE6B8F"/>
    <w:rsid w:val="00EE771D"/>
    <w:rsid w:val="00EE78EE"/>
    <w:rsid w:val="00EF02BE"/>
    <w:rsid w:val="00EF3B01"/>
    <w:rsid w:val="00F00F7C"/>
    <w:rsid w:val="00F01480"/>
    <w:rsid w:val="00F02477"/>
    <w:rsid w:val="00F0338F"/>
    <w:rsid w:val="00F04BF4"/>
    <w:rsid w:val="00F04E3C"/>
    <w:rsid w:val="00F06E3F"/>
    <w:rsid w:val="00F07FFA"/>
    <w:rsid w:val="00F131B3"/>
    <w:rsid w:val="00F140EE"/>
    <w:rsid w:val="00F1501C"/>
    <w:rsid w:val="00F16EF2"/>
    <w:rsid w:val="00F204E8"/>
    <w:rsid w:val="00F2169C"/>
    <w:rsid w:val="00F231C3"/>
    <w:rsid w:val="00F23C64"/>
    <w:rsid w:val="00F2471E"/>
    <w:rsid w:val="00F35A1B"/>
    <w:rsid w:val="00F3615A"/>
    <w:rsid w:val="00F365BC"/>
    <w:rsid w:val="00F40CF2"/>
    <w:rsid w:val="00F40D44"/>
    <w:rsid w:val="00F417CF"/>
    <w:rsid w:val="00F435E3"/>
    <w:rsid w:val="00F46E64"/>
    <w:rsid w:val="00F51AA7"/>
    <w:rsid w:val="00F537D3"/>
    <w:rsid w:val="00F5578E"/>
    <w:rsid w:val="00F56240"/>
    <w:rsid w:val="00F57D61"/>
    <w:rsid w:val="00F60391"/>
    <w:rsid w:val="00F654D2"/>
    <w:rsid w:val="00F66070"/>
    <w:rsid w:val="00F66D51"/>
    <w:rsid w:val="00F6751E"/>
    <w:rsid w:val="00F67F40"/>
    <w:rsid w:val="00F70517"/>
    <w:rsid w:val="00F75A1B"/>
    <w:rsid w:val="00F77D8F"/>
    <w:rsid w:val="00F80477"/>
    <w:rsid w:val="00F83DE7"/>
    <w:rsid w:val="00F83ED5"/>
    <w:rsid w:val="00F86FBB"/>
    <w:rsid w:val="00F87AC6"/>
    <w:rsid w:val="00F87D55"/>
    <w:rsid w:val="00F90186"/>
    <w:rsid w:val="00F909FA"/>
    <w:rsid w:val="00F90AB3"/>
    <w:rsid w:val="00F912C8"/>
    <w:rsid w:val="00F91423"/>
    <w:rsid w:val="00F91B31"/>
    <w:rsid w:val="00F92675"/>
    <w:rsid w:val="00FA01CE"/>
    <w:rsid w:val="00FA2262"/>
    <w:rsid w:val="00FA2D38"/>
    <w:rsid w:val="00FA4524"/>
    <w:rsid w:val="00FA5921"/>
    <w:rsid w:val="00FA6A32"/>
    <w:rsid w:val="00FA70EB"/>
    <w:rsid w:val="00FA7BD7"/>
    <w:rsid w:val="00FA7F84"/>
    <w:rsid w:val="00FB0F74"/>
    <w:rsid w:val="00FB11D1"/>
    <w:rsid w:val="00FB2551"/>
    <w:rsid w:val="00FB4759"/>
    <w:rsid w:val="00FB48A0"/>
    <w:rsid w:val="00FB7C99"/>
    <w:rsid w:val="00FB7D82"/>
    <w:rsid w:val="00FC46C1"/>
    <w:rsid w:val="00FC6C21"/>
    <w:rsid w:val="00FC7ECF"/>
    <w:rsid w:val="00FD1072"/>
    <w:rsid w:val="00FD2F6C"/>
    <w:rsid w:val="00FD3718"/>
    <w:rsid w:val="00FD37C6"/>
    <w:rsid w:val="00FD37CB"/>
    <w:rsid w:val="00FD4265"/>
    <w:rsid w:val="00FD564D"/>
    <w:rsid w:val="00FD6CAE"/>
    <w:rsid w:val="00FD7585"/>
    <w:rsid w:val="00FD7602"/>
    <w:rsid w:val="00FE17E9"/>
    <w:rsid w:val="00FE2A86"/>
    <w:rsid w:val="00FE5176"/>
    <w:rsid w:val="00FE71C5"/>
    <w:rsid w:val="00FF29A8"/>
    <w:rsid w:val="00FF3055"/>
    <w:rsid w:val="00FF339B"/>
    <w:rsid w:val="00FF7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2">
    <w:name w:val="Unresolved Mention2"/>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 w:type="character" w:styleId="UnresolvedMention">
    <w:name w:val="Unresolved Mention"/>
    <w:basedOn w:val="DefaultParagraphFont"/>
    <w:uiPriority w:val="99"/>
    <w:semiHidden/>
    <w:unhideWhenUsed/>
    <w:rsid w:val="009B44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76761623">
      <w:bodyDiv w:val="1"/>
      <w:marLeft w:val="0"/>
      <w:marRight w:val="0"/>
      <w:marTop w:val="0"/>
      <w:marBottom w:val="0"/>
      <w:divBdr>
        <w:top w:val="none" w:sz="0" w:space="0" w:color="auto"/>
        <w:left w:val="none" w:sz="0" w:space="0" w:color="auto"/>
        <w:bottom w:val="none" w:sz="0" w:space="0" w:color="auto"/>
        <w:right w:val="none" w:sz="0" w:space="0" w:color="auto"/>
      </w:divBdr>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4968020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184829795">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467-019-13983-9" TargetMode="External"/><Relationship Id="rId13" Type="http://schemas.openxmlformats.org/officeDocument/2006/relationships/hyperlink" Target="https://doi.org/10.1186/s12859-019-2716-6" TargetMode="External"/><Relationship Id="rId18" Type="http://schemas.openxmlformats.org/officeDocument/2006/relationships/hyperlink" Target="https://aacrjournals.org/cancerres/article/77/22/6321/622947/PHGDH-as-a-Key-Enzyme-for-Serine-Biosynthesis-in" TargetMode="External"/><Relationship Id="rId3" Type="http://schemas.openxmlformats.org/officeDocument/2006/relationships/styles" Target="styles.xml"/><Relationship Id="rId21" Type="http://schemas.openxmlformats.org/officeDocument/2006/relationships/hyperlink" Target="https://www.ncbi.nlm.nih.gov/pmc/articles/PMC7783746/" TargetMode="External"/><Relationship Id="rId7" Type="http://schemas.openxmlformats.org/officeDocument/2006/relationships/hyperlink" Target="https://doi.org/10.1093/nar/gky466" TargetMode="External"/><Relationship Id="rId12" Type="http://schemas.openxmlformats.org/officeDocument/2006/relationships/hyperlink" Target="https://pubs.acs.org/doi/10.1021/acs.jproteome.0c00963" TargetMode="External"/><Relationship Id="rId17" Type="http://schemas.openxmlformats.org/officeDocument/2006/relationships/hyperlink" Target="https://casrai.org/credit/" TargetMode="External"/><Relationship Id="rId2" Type="http://schemas.openxmlformats.org/officeDocument/2006/relationships/numbering" Target="numbering.xml"/><Relationship Id="rId16" Type="http://schemas.openxmlformats.org/officeDocument/2006/relationships/hyperlink" Target="https://github.com/Thakar-Lab/BONITA-Python3" TargetMode="External"/><Relationship Id="rId20" Type="http://schemas.openxmlformats.org/officeDocument/2006/relationships/hyperlink" Target="https://journals.plos.org/plosone/article?id=10.1371/journal.pone.0088301" TargetMode="External"/><Relationship Id="rId1" Type="http://schemas.openxmlformats.org/officeDocument/2006/relationships/customXml" Target="../customXml/item1.xml"/><Relationship Id="rId6" Type="http://schemas.openxmlformats.org/officeDocument/2006/relationships/hyperlink" Target="https://doi.org/10.1093/nar/gkac352" TargetMode="External"/><Relationship Id="rId11" Type="http://schemas.openxmlformats.org/officeDocument/2006/relationships/hyperlink" Target="https://pubs.acs.org/doi/10.1021/acs.jproteome.0c0096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74/mcp.TIR118.001251" TargetMode="External"/><Relationship Id="rId23" Type="http://schemas.openxmlformats.org/officeDocument/2006/relationships/fontTable" Target="fontTable.xml"/><Relationship Id="rId10" Type="http://schemas.openxmlformats.org/officeDocument/2006/relationships/hyperlink" Target="https://doi.org/10.1021/acs.jproteome.0c00963" TargetMode="External"/><Relationship Id="rId19" Type="http://schemas.openxmlformats.org/officeDocument/2006/relationships/hyperlink" Target="https://pubmed.ncbi.nlm.nih.gov/16670267/" TargetMode="External"/><Relationship Id="rId4" Type="http://schemas.openxmlformats.org/officeDocument/2006/relationships/settings" Target="settings.xml"/><Relationship Id="rId9" Type="http://schemas.openxmlformats.org/officeDocument/2006/relationships/hyperlink" Target="https://doi.org/10.1002/pmic.201900409" TargetMode="External"/><Relationship Id="rId14" Type="http://schemas.openxmlformats.org/officeDocument/2006/relationships/hyperlink" Target="https://doi.org/10.1186/s12859-020-03910-x" TargetMode="External"/><Relationship Id="rId22" Type="http://schemas.openxmlformats.org/officeDocument/2006/relationships/hyperlink" Target="http://www.aginganddisease.org/EN/10.14336/AD.2019.0320"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FF1A8-9969-4D30-9F30-85D3F82E1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7</TotalTime>
  <Pages>1</Pages>
  <Words>9503</Words>
  <Characters>54173</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Palshikar, Mukta</cp:lastModifiedBy>
  <cp:revision>602</cp:revision>
  <dcterms:created xsi:type="dcterms:W3CDTF">2022-03-15T17:37:00Z</dcterms:created>
  <dcterms:modified xsi:type="dcterms:W3CDTF">2022-09-18T04:24:00Z</dcterms:modified>
</cp:coreProperties>
</file>